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5529395"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7A479C3C"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31T11:57:00Z">
        <w:r w:rsidR="005E564D">
          <w:t xml:space="preserve">fat </w:t>
        </w:r>
      </w:ins>
      <w:ins w:id="174" w:author="Microsoft Office User" w:date="2017-07-26T10:00:00Z">
        <w:r w:rsidR="005E564D">
          <w:t>play</w:t>
        </w:r>
      </w:ins>
      <w:ins w:id="175" w:author="Microsoft Office User" w:date="2017-07-31T11:58:00Z">
        <w:r w:rsidR="00E2294B">
          <w:t>s</w:t>
        </w:r>
      </w:ins>
      <w:ins w:id="176" w:author="Microsoft Office User" w:date="2017-07-26T10:00:00Z">
        <w:r w:rsidR="00963BC7">
          <w:t xml:space="preserve"> an important role</w:t>
        </w:r>
      </w:ins>
      <w:ins w:id="177" w:author="Microsoft Office User" w:date="2017-07-21T15:06:00Z">
        <w:r w:rsidR="003C1125">
          <w:t xml:space="preserve">, </w:t>
        </w:r>
      </w:ins>
      <w:ins w:id="178" w:author="Microsoft Office User" w:date="2017-07-26T10:01:00Z">
        <w:r w:rsidR="00963BC7">
          <w:t>but the location</w:t>
        </w:r>
      </w:ins>
      <w:ins w:id="179" w:author="Microsoft Office User" w:date="2017-07-31T11:59:00Z">
        <w:r w:rsidR="00E2294B">
          <w:t xml:space="preserve"> of storage</w:t>
        </w:r>
      </w:ins>
      <w:ins w:id="180" w:author="Microsoft Office User" w:date="2017-07-26T10:01:00Z">
        <w:r w:rsidR="00963BC7">
          <w:t xml:space="preserve"> </w:t>
        </w:r>
      </w:ins>
      <w:ins w:id="181" w:author="Microsoft Office User" w:date="2017-07-26T10:10:00Z">
        <w:r w:rsidR="007C16F2">
          <w:t xml:space="preserve">matters more than the overall </w:t>
        </w:r>
        <w:commentRangeStart w:id="182"/>
        <w:r w:rsidR="007C16F2">
          <w:t>quantity</w:t>
        </w:r>
      </w:ins>
      <w:commentRangeEnd w:id="182"/>
      <w:ins w:id="183" w:author="Microsoft Office User" w:date="2017-07-27T12:49:00Z">
        <w:r w:rsidR="00AF49F3">
          <w:rPr>
            <w:rStyle w:val="CommentReference"/>
          </w:rPr>
          <w:commentReference w:id="182"/>
        </w:r>
      </w:ins>
      <w:ins w:id="184" w:author="Microsoft Office User" w:date="2017-07-27T12:48:00Z">
        <w:r w:rsidR="008143F2">
          <w:t xml:space="preserve">. </w:t>
        </w:r>
      </w:ins>
      <w:ins w:id="185" w:author="Microsoft Office User" w:date="2017-07-24T09:48:00Z">
        <w:r w:rsidR="00C27FD4">
          <w:t>We and others have shown that</w:t>
        </w:r>
      </w:ins>
      <w:ins w:id="186" w:author="Microsoft Office User" w:date="2017-07-12T17:33:00Z">
        <w:r w:rsidR="00026A0B">
          <w:t xml:space="preserve"> high circulating glucocorticoids lead to insulin resistance</w:t>
        </w:r>
      </w:ins>
      <w:ins w:id="187" w:author="Microsoft Office User" w:date="2017-07-24T09:57:00Z">
        <w:r w:rsidR="00213883">
          <w:t xml:space="preserve"> </w:t>
        </w:r>
      </w:ins>
      <w:ins w:id="188"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9" w:author="Microsoft Office User" w:date="2017-07-24T09:58:00Z">
        <w:r w:rsidR="00CD3448">
          <w:fldChar w:fldCharType="end"/>
        </w:r>
      </w:ins>
      <w:ins w:id="190"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91" w:author="Microsoft Office User" w:date="2017-07-23T15:11:00Z">
        <w:r w:rsidR="003D62C9">
          <w:t xml:space="preserve"> </w:t>
        </w:r>
      </w:ins>
      <w:ins w:id="192"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3" w:author="Microsoft Office User" w:date="2017-07-23T15:12:00Z">
        <w:r w:rsidR="003D62C9">
          <w:fldChar w:fldCharType="end"/>
        </w:r>
      </w:ins>
      <w:ins w:id="194" w:author="Microsoft Office User" w:date="2017-07-12T17:33:00Z">
        <w:r w:rsidR="00026A0B">
          <w:t xml:space="preserve">, increased fat mass </w:t>
        </w:r>
      </w:ins>
      <w:ins w:id="195"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6" w:author="Microsoft Office User" w:date="2017-07-24T09:30:00Z">
        <w:r w:rsidR="000738BA">
          <w:fldChar w:fldCharType="end"/>
        </w:r>
        <w:r w:rsidR="000738BA">
          <w:t xml:space="preserve"> </w:t>
        </w:r>
      </w:ins>
      <w:ins w:id="197" w:author="Microsoft Office User" w:date="2017-07-12T17:33:00Z">
        <w:r w:rsidR="00026A0B">
          <w:t>and increased lipolysis</w:t>
        </w:r>
      </w:ins>
      <w:ins w:id="198" w:author="Microsoft Office User" w:date="2017-07-24T10:36:00Z">
        <w:r w:rsidR="00B3347B">
          <w:t xml:space="preserve"> </w:t>
        </w:r>
      </w:ins>
      <w:ins w:id="199"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200" w:author="Microsoft Office User" w:date="2017-07-24T10:34:00Z">
        <w:r w:rsidR="00AB22DC">
          <w:fldChar w:fldCharType="end"/>
        </w:r>
      </w:ins>
      <w:ins w:id="201" w:author="Microsoft Office User" w:date="2017-07-12T17:33:00Z">
        <w:r w:rsidR="00026A0B">
          <w:t xml:space="preserve">, </w:t>
        </w:r>
        <w:r w:rsidR="00026A0B">
          <w:lastRenderedPageBreak/>
          <w:t>all of which have been associated with decreased insulin sensitivity</w:t>
        </w:r>
      </w:ins>
      <w:ins w:id="202"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3" w:author="Microsoft Office User" w:date="2017-07-24T09:20:00Z">
        <w:r w:rsidR="00ED5214">
          <w:fldChar w:fldCharType="end"/>
        </w:r>
      </w:ins>
      <w:ins w:id="204" w:author="Microsoft Office User" w:date="2017-07-12T17:33:00Z">
        <w:r w:rsidR="00026A0B">
          <w:t>.</w:t>
        </w:r>
      </w:ins>
      <w:ins w:id="205" w:author="Microsoft Office User" w:date="2017-07-27T12:34:00Z">
        <w:r w:rsidR="002A5FBA">
          <w:t xml:space="preserve"> </w:t>
        </w:r>
      </w:ins>
      <w:ins w:id="206" w:author="Microsoft Office User" w:date="2017-07-27T12:35:00Z">
        <w:r w:rsidR="003D0B7E">
          <w:t>Likewise</w:t>
        </w:r>
      </w:ins>
      <w:ins w:id="207" w:author="Microsoft Office User" w:date="2017-07-31T11:06:00Z">
        <w:r w:rsidR="000E44CB">
          <w:t>, obesity</w:t>
        </w:r>
      </w:ins>
      <w:ins w:id="208" w:author="Microsoft Office User" w:date="2017-07-27T12:35:00Z">
        <w:r w:rsidR="003D0B7E">
          <w:t xml:space="preserve">, insulin resistance and </w:t>
        </w:r>
      </w:ins>
      <w:ins w:id="209" w:author="Microsoft Office User" w:date="2017-07-27T12:36:00Z">
        <w:r w:rsidR="003D0B7E">
          <w:t xml:space="preserve">increased fatty acid flux are associated with </w:t>
        </w:r>
        <w:commentRangeStart w:id="210"/>
        <w:r w:rsidR="003D0B7E">
          <w:t>NAFLD</w:t>
        </w:r>
      </w:ins>
      <w:commentRangeEnd w:id="210"/>
      <w:ins w:id="211" w:author="Microsoft Office User" w:date="2017-07-27T12:37:00Z">
        <w:r w:rsidR="003D0B7E">
          <w:rPr>
            <w:rStyle w:val="CommentReference"/>
          </w:rPr>
          <w:commentReference w:id="210"/>
        </w:r>
      </w:ins>
      <w:ins w:id="212" w:author="Microsoft Office User" w:date="2017-07-31T11:02:00Z">
        <w:r w:rsidR="00062BF3">
          <w:t xml:space="preserve"> </w:t>
        </w:r>
      </w:ins>
      <w:ins w:id="213" w:author="Microsoft Office User" w:date="2017-07-31T10:49:00Z">
        <w:r w:rsidR="000128D5">
          <w:fldChar w:fldCharType="begin" w:fldLock="1"/>
        </w:r>
      </w:ins>
      <w:r w:rsidR="003C6D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4" w:author="Microsoft Office User" w:date="2017-07-31T10:49:00Z">
        <w:r w:rsidR="000128D5">
          <w:fldChar w:fldCharType="end"/>
        </w:r>
      </w:ins>
      <w:ins w:id="215" w:author="Microsoft Office User" w:date="2017-07-27T12:36:00Z">
        <w:r w:rsidR="003D0B7E">
          <w:t>.</w:t>
        </w:r>
      </w:ins>
    </w:p>
    <w:p w14:paraId="7608E55F" w14:textId="77777777" w:rsidR="00026A0B" w:rsidRDefault="00026A0B" w:rsidP="0048623D">
      <w:pPr>
        <w:rPr>
          <w:ins w:id="216" w:author="Microsoft Office User" w:date="2017-07-12T17:38:00Z"/>
        </w:rPr>
      </w:pPr>
    </w:p>
    <w:p w14:paraId="3DBAAC4B" w14:textId="4560DD4E" w:rsidR="00C30018" w:rsidRDefault="00374C1A" w:rsidP="0048623D">
      <w:pPr>
        <w:rPr>
          <w:ins w:id="217" w:author="Microsoft Office User" w:date="2017-07-12T17:49:00Z"/>
        </w:rPr>
      </w:pPr>
      <w:commentRangeStart w:id="218"/>
      <w:ins w:id="219" w:author="Microsoft Office User" w:date="2017-07-23T14:55:00Z">
        <w:r>
          <w:t>Interestingly, it is suggested that</w:t>
        </w:r>
      </w:ins>
      <w:ins w:id="220" w:author="Microsoft Office User" w:date="2017-07-23T14:59:00Z">
        <w:r w:rsidR="00C8304F">
          <w:t xml:space="preserve"> higher</w:t>
        </w:r>
      </w:ins>
      <w:ins w:id="221" w:author="Microsoft Office User" w:date="2017-07-23T14:55:00Z">
        <w:r>
          <w:t xml:space="preserve"> lipid turnover (i.e. lipolysis)</w:t>
        </w:r>
      </w:ins>
      <w:ins w:id="222" w:author="Microsoft Office User" w:date="2017-07-23T15:00:00Z">
        <w:r w:rsidR="004B528F">
          <w:t xml:space="preserve"> in visceral fat stores and this</w:t>
        </w:r>
      </w:ins>
      <w:ins w:id="223" w:author="Microsoft Office User" w:date="2017-07-23T14:55:00Z">
        <w:r>
          <w:t xml:space="preserve"> is what</w:t>
        </w:r>
      </w:ins>
      <w:ins w:id="224" w:author="Microsoft Office User" w:date="2017-07-23T14:58:00Z">
        <w:r w:rsidR="00C8304F">
          <w:t xml:space="preserve"> drives poor metabolic health</w:t>
        </w:r>
      </w:ins>
      <w:ins w:id="225" w:author="Microsoft Office User" w:date="2017-07-23T14:59:00Z">
        <w:r w:rsidR="004B528F">
          <w:t xml:space="preserve"> observed </w:t>
        </w:r>
      </w:ins>
      <w:ins w:id="226" w:author="Microsoft Office User" w:date="2017-07-23T15:00:00Z">
        <w:r w:rsidR="004B528F">
          <w:t>in this phenotype, with subcutaneous fat thought to be protective of this</w:t>
        </w:r>
      </w:ins>
      <w:ins w:id="227" w:author="Microsoft Office User" w:date="2017-07-23T15:02:00Z">
        <w:r w:rsidR="004B528F">
          <w:t xml:space="preserve"> (see reviews</w:t>
        </w:r>
      </w:ins>
      <w:ins w:id="228" w:author="Microsoft Office User" w:date="2017-07-23T15:07:00Z">
        <w:r w:rsidR="00B61AAB">
          <w:t xml:space="preserve"> </w:t>
        </w:r>
      </w:ins>
      <w:ins w:id="229"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30" w:author="Microsoft Office User" w:date="2017-07-23T15:08:00Z">
        <w:r w:rsidR="00B61AAB">
          <w:fldChar w:fldCharType="end"/>
        </w:r>
      </w:ins>
      <w:commentRangeEnd w:id="218"/>
      <w:ins w:id="231" w:author="Microsoft Office User" w:date="2017-07-23T15:14:00Z">
        <w:r w:rsidR="00D23A97">
          <w:rPr>
            <w:rStyle w:val="CommentReference"/>
          </w:rPr>
          <w:commentReference w:id="218"/>
        </w:r>
      </w:ins>
      <w:ins w:id="232" w:author="Microsoft Office User" w:date="2017-07-23T15:08:00Z">
        <w:r w:rsidR="00B61AAB">
          <w:t>)</w:t>
        </w:r>
      </w:ins>
      <w:ins w:id="233" w:author="Microsoft Office User" w:date="2017-07-23T15:00:00Z">
        <w:r w:rsidR="004B528F">
          <w:t>.</w:t>
        </w:r>
      </w:ins>
      <w:ins w:id="234" w:author="Microsoft Office User" w:date="2017-07-23T14:58:00Z">
        <w:r w:rsidR="00C8304F">
          <w:t xml:space="preserve"> </w:t>
        </w:r>
      </w:ins>
      <w:ins w:id="235" w:author="Microsoft Office User" w:date="2017-07-13T09:40:00Z">
        <w:r w:rsidR="00D00E7A">
          <w:t>Indeed, b</w:t>
        </w:r>
        <w:r w:rsidR="00E04A5F">
          <w:t>asal</w:t>
        </w:r>
      </w:ins>
      <w:ins w:id="236" w:author="Microsoft Office User" w:date="2017-07-12T17:59:00Z">
        <w:r w:rsidR="00F254F7">
          <w:t xml:space="preserve"> </w:t>
        </w:r>
      </w:ins>
      <w:ins w:id="237" w:author="Microsoft Office User" w:date="2017-07-12T17:58:00Z">
        <w:r w:rsidR="00F254F7">
          <w:t>l</w:t>
        </w:r>
      </w:ins>
      <w:ins w:id="238" w:author="Microsoft Office User" w:date="2017-07-12T17:40:00Z">
        <w:r w:rsidR="00C30018">
          <w:t xml:space="preserve">ipolysis </w:t>
        </w:r>
      </w:ins>
      <w:ins w:id="239" w:author="Microsoft Office User" w:date="2017-07-23T15:04:00Z">
        <w:r w:rsidR="00D00E7A">
          <w:t>is</w:t>
        </w:r>
      </w:ins>
      <w:ins w:id="240" w:author="Microsoft Office User" w:date="2017-07-12T17:55:00Z">
        <w:r w:rsidR="00510496">
          <w:t xml:space="preserve"> enhanced in obesity</w:t>
        </w:r>
      </w:ins>
      <w:ins w:id="241" w:author="Microsoft Office User" w:date="2017-07-13T11:33:00Z">
        <w:r w:rsidR="002E3AD9">
          <w:t xml:space="preserve"> </w:t>
        </w:r>
      </w:ins>
      <w:ins w:id="242"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3" w:author="Microsoft Office User" w:date="2017-07-21T15:20:00Z">
        <w:r w:rsidR="00432F8B">
          <w:fldChar w:fldCharType="end"/>
        </w:r>
        <w:r w:rsidR="00432F8B">
          <w:t xml:space="preserve"> </w:t>
        </w:r>
      </w:ins>
      <w:ins w:id="244" w:author="Microsoft Office User" w:date="2017-07-13T11:33:00Z">
        <w:r w:rsidR="002E3AD9">
          <w:t>and is</w:t>
        </w:r>
        <w:r w:rsidR="00AC19E1">
          <w:t xml:space="preserve"> </w:t>
        </w:r>
      </w:ins>
      <w:ins w:id="245" w:author="Microsoft Office User" w:date="2017-07-30T20:54:00Z">
        <w:r w:rsidR="0085441A">
          <w:t>tightly linked t</w:t>
        </w:r>
      </w:ins>
      <w:ins w:id="246" w:author="Microsoft Office User" w:date="2017-07-13T11:33:00Z">
        <w:r w:rsidR="0085441A">
          <w:t xml:space="preserve">o </w:t>
        </w:r>
        <w:commentRangeStart w:id="247"/>
        <w:r w:rsidR="00AC19E1">
          <w:t>NAFLD</w:t>
        </w:r>
      </w:ins>
      <w:commentRangeEnd w:id="247"/>
      <w:ins w:id="248" w:author="Microsoft Office User" w:date="2017-07-31T10:57:00Z">
        <w:r w:rsidR="007F5482">
          <w:t xml:space="preserve"> </w:t>
        </w:r>
      </w:ins>
      <w:ins w:id="249" w:author="Microsoft Office User" w:date="2017-07-30T20:46:00Z">
        <w:r w:rsidR="00B211F2">
          <w:rPr>
            <w:rStyle w:val="CommentReference"/>
          </w:rPr>
          <w:commentReference w:id="247"/>
        </w:r>
      </w:ins>
      <w:ins w:id="250"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51" w:author="Microsoft Office User" w:date="2017-07-31T10:56:00Z">
        <w:r w:rsidR="007F5482">
          <w:fldChar w:fldCharType="end"/>
        </w:r>
      </w:ins>
      <w:ins w:id="252" w:author="Microsoft Office User" w:date="2017-07-30T20:54:00Z">
        <w:r w:rsidR="0085441A">
          <w:t xml:space="preserve"> and progression of liver disease</w:t>
        </w:r>
      </w:ins>
      <w:ins w:id="253" w:author="Microsoft Office User" w:date="2017-07-12T17:40:00Z">
        <w:r w:rsidR="00C30018">
          <w:t xml:space="preserve">. </w:t>
        </w:r>
      </w:ins>
      <w:ins w:id="254" w:author="Microsoft Office User" w:date="2017-07-12T17:42:00Z">
        <w:r w:rsidR="00E7085A">
          <w:t xml:space="preserve">Lipolysis is the </w:t>
        </w:r>
      </w:ins>
      <w:ins w:id="255" w:author="Microsoft Office User" w:date="2017-07-12T17:44:00Z">
        <w:r w:rsidR="00E7085A">
          <w:t xml:space="preserve">breakdown of </w:t>
        </w:r>
      </w:ins>
      <w:ins w:id="256" w:author="Microsoft Office User" w:date="2017-07-12T17:43:00Z">
        <w:r w:rsidR="00E7085A">
          <w:t>tri-, di-, and mono</w:t>
        </w:r>
      </w:ins>
      <w:ins w:id="257" w:author="Microsoft Office User" w:date="2017-07-13T11:49:00Z">
        <w:r w:rsidR="00EB571F">
          <w:t>-</w:t>
        </w:r>
      </w:ins>
      <w:proofErr w:type="spellStart"/>
      <w:ins w:id="258" w:author="Microsoft Office User" w:date="2017-07-12T17:43:00Z">
        <w:r w:rsidR="00E7085A">
          <w:t>acylglycerols</w:t>
        </w:r>
      </w:ins>
      <w:proofErr w:type="spellEnd"/>
      <w:ins w:id="259" w:author="Microsoft Office User" w:date="2017-07-12T17:44:00Z">
        <w:r w:rsidR="00E7085A">
          <w:t xml:space="preserve"> into fatty acids and glycerol. </w:t>
        </w:r>
      </w:ins>
      <w:ins w:id="26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61" w:author="Microsoft Office User" w:date="2017-07-21T15:27:00Z">
        <w:r w:rsidR="00C5509A">
          <w:t xml:space="preserve"> </w:t>
        </w:r>
      </w:ins>
      <w:ins w:id="262" w:author="Microsoft Office User" w:date="2017-07-12T17:48:00Z">
        <w:r w:rsidR="004F7267">
          <w:t>the release of fatty acids from adipose tissue</w:t>
        </w:r>
      </w:ins>
      <w:ins w:id="263" w:author="Microsoft Office User" w:date="2017-07-24T09:21:00Z">
        <w:r w:rsidR="00ED5214">
          <w:t xml:space="preserve"> </w:t>
        </w:r>
      </w:ins>
      <w:ins w:id="264"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5" w:author="Microsoft Office User" w:date="2017-07-24T09:22:00Z">
        <w:r w:rsidR="00ED5214">
          <w:fldChar w:fldCharType="end"/>
        </w:r>
      </w:ins>
      <w:ins w:id="266" w:author="Microsoft Office User" w:date="2017-07-12T17:48:00Z">
        <w:r w:rsidR="004F7267">
          <w:t xml:space="preserve"> and it is likely that insulin resistance removes this break on lipolysis</w:t>
        </w:r>
      </w:ins>
      <w:ins w:id="267" w:author="Microsoft Office User" w:date="2017-07-31T12:01:00Z">
        <w:r w:rsidR="00BE2B3F">
          <w:t>,</w:t>
        </w:r>
      </w:ins>
      <w:ins w:id="268" w:author="Microsoft Office User" w:date="2017-07-13T12:48:00Z">
        <w:r w:rsidR="007C485A">
          <w:t xml:space="preserve"> resulting in higher circulating glycerol and free fatty acids</w:t>
        </w:r>
      </w:ins>
      <w:ins w:id="269" w:author="Microsoft Office User" w:date="2017-07-12T17:49:00Z">
        <w:r w:rsidR="004F7267">
          <w:t>.</w:t>
        </w:r>
      </w:ins>
      <w:ins w:id="270" w:author="Microsoft Office User" w:date="2017-07-13T11:34:00Z">
        <w:r w:rsidR="00AC19E1">
          <w:t xml:space="preserve"> It </w:t>
        </w:r>
      </w:ins>
      <w:ins w:id="271" w:author="Microsoft Office User" w:date="2017-07-21T15:30:00Z">
        <w:r w:rsidR="005F31FC">
          <w:t>has also been shown that when</w:t>
        </w:r>
      </w:ins>
      <w:ins w:id="272" w:author="Microsoft Office User" w:date="2017-07-27T14:27:00Z">
        <w:r w:rsidR="00AC1A84">
          <w:t xml:space="preserve"> inhibition of</w:t>
        </w:r>
      </w:ins>
      <w:ins w:id="273" w:author="Microsoft Office User" w:date="2017-07-21T15:30:00Z">
        <w:r w:rsidR="005F31FC">
          <w:t xml:space="preserve"> lipolysis is prevented, insulin is less able to suppress hepatic glucose production, suggesting </w:t>
        </w:r>
      </w:ins>
      <w:ins w:id="274" w:author="Microsoft Office User" w:date="2017-07-13T11:34:00Z">
        <w:r w:rsidR="00AC19E1">
          <w:t>lipolysis in turn affects insulin sensitivity</w:t>
        </w:r>
      </w:ins>
      <w:ins w:id="275"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6" w:author="Microsoft Office User" w:date="2017-07-21T15:31:00Z">
        <w:r w:rsidR="00A7248A">
          <w:fldChar w:fldCharType="end"/>
        </w:r>
      </w:ins>
      <w:ins w:id="277" w:author="Microsoft Office User" w:date="2017-07-13T11:34:00Z">
        <w:r w:rsidR="00AC19E1">
          <w:t>.</w:t>
        </w:r>
      </w:ins>
    </w:p>
    <w:p w14:paraId="0E231417" w14:textId="77777777" w:rsidR="008607FC" w:rsidRDefault="008607FC" w:rsidP="0048623D">
      <w:pPr>
        <w:rPr>
          <w:ins w:id="278" w:author="Microsoft Office User" w:date="2017-07-12T17:36:00Z"/>
        </w:rPr>
      </w:pPr>
    </w:p>
    <w:p w14:paraId="3DDCB893" w14:textId="66923E85" w:rsidR="00A82500" w:rsidRDefault="003E5E79" w:rsidP="0048623D">
      <w:pPr>
        <w:rPr>
          <w:ins w:id="279" w:author="Microsoft Office User" w:date="2017-07-13T09:59:00Z"/>
        </w:rPr>
      </w:pPr>
      <w:ins w:id="280" w:author="Microsoft Office User" w:date="2017-07-12T15:10:00Z">
        <w:r>
          <w:t>Here we show that chronically elevated glucocorticoids in the presence of obesity have a synergistic effect on insulin resistance and fatty liver disease</w:t>
        </w:r>
      </w:ins>
      <w:ins w:id="281" w:author="Microsoft Office User" w:date="2017-07-12T17:51:00Z">
        <w:r w:rsidR="008607FC">
          <w:t>. Interestingly</w:t>
        </w:r>
      </w:ins>
      <w:ins w:id="282" w:author="Microsoft Office User" w:date="2017-07-12T17:52:00Z">
        <w:r w:rsidR="008607FC">
          <w:t>,</w:t>
        </w:r>
      </w:ins>
      <w:ins w:id="283" w:author="Microsoft Office User" w:date="2017-07-12T17:51:00Z">
        <w:r w:rsidR="008607FC">
          <w:t xml:space="preserve"> there is a synergistic effect on lipolysis </w:t>
        </w:r>
      </w:ins>
      <w:ins w:id="284" w:author="Microsoft Office User" w:date="2017-07-12T17:52:00Z">
        <w:r w:rsidR="008607FC">
          <w:t xml:space="preserve">as well. </w:t>
        </w:r>
      </w:ins>
      <w:ins w:id="285" w:author="Microsoft Office User" w:date="2017-07-13T11:41:00Z">
        <w:r w:rsidR="008C41F3">
          <w:t xml:space="preserve">Obese </w:t>
        </w:r>
      </w:ins>
      <w:ins w:id="286" w:author="Microsoft Office User" w:date="2017-07-13T11:42:00Z">
        <w:r w:rsidR="008C41F3">
          <w:t>glucocorticoid</w:t>
        </w:r>
      </w:ins>
      <w:ins w:id="287" w:author="Microsoft Office User" w:date="2017-07-13T11:41:00Z">
        <w:r w:rsidR="006322C2">
          <w:t>-treated</w:t>
        </w:r>
      </w:ins>
      <w:ins w:id="288" w:author="Microsoft Office User" w:date="2017-07-13T11:42:00Z">
        <w:r w:rsidR="008C41F3">
          <w:t xml:space="preserve"> mice have reduced fat mass compared to all other groups, yet have hyperglycemia and severe insulin resistance</w:t>
        </w:r>
      </w:ins>
      <w:ins w:id="289" w:author="Microsoft Office User" w:date="2017-07-13T11:46:00Z">
        <w:r w:rsidR="009E5B00">
          <w:t xml:space="preserve"> with no apparent change in </w:t>
        </w:r>
        <w:commentRangeStart w:id="290"/>
        <w:r w:rsidR="009E5B00">
          <w:t>muscle insulin signaling</w:t>
        </w:r>
      </w:ins>
      <w:commentRangeEnd w:id="290"/>
      <w:ins w:id="291" w:author="Microsoft Office User" w:date="2017-07-13T11:47:00Z">
        <w:r w:rsidR="009E5B00">
          <w:rPr>
            <w:rStyle w:val="CommentReference"/>
          </w:rPr>
          <w:commentReference w:id="290"/>
        </w:r>
      </w:ins>
      <w:ins w:id="292" w:author="Microsoft Office User" w:date="2017-07-13T11:42:00Z">
        <w:r w:rsidR="008C41F3">
          <w:t>; therefore</w:t>
        </w:r>
      </w:ins>
      <w:ins w:id="293" w:author="Microsoft Office User" w:date="2017-07-13T11:46:00Z">
        <w:r w:rsidR="009E5B00">
          <w:t>,</w:t>
        </w:r>
      </w:ins>
      <w:ins w:id="294" w:author="Microsoft Office User" w:date="2017-07-13T11:42:00Z">
        <w:r w:rsidR="008C41F3">
          <w:t xml:space="preserve"> we speculate that it is the lipolysis</w:t>
        </w:r>
      </w:ins>
      <w:ins w:id="295" w:author="Microsoft Office User" w:date="2017-07-13T11:43:00Z">
        <w:r w:rsidR="008C41F3">
          <w:t>, not the level of adiposity</w:t>
        </w:r>
      </w:ins>
      <w:ins w:id="296" w:author="Microsoft Office User" w:date="2017-07-13T12:47:00Z">
        <w:r w:rsidR="00AF499F">
          <w:t xml:space="preserve"> or the loss of lean mass</w:t>
        </w:r>
      </w:ins>
      <w:ins w:id="297" w:author="Microsoft Office User" w:date="2017-07-13T11:43:00Z">
        <w:r w:rsidR="008C41F3">
          <w:t>,</w:t>
        </w:r>
      </w:ins>
      <w:ins w:id="298" w:author="Microsoft Office User" w:date="2017-07-13T11:42:00Z">
        <w:r w:rsidR="008C41F3">
          <w:t xml:space="preserve"> that is</w:t>
        </w:r>
      </w:ins>
      <w:ins w:id="299" w:author="Microsoft Office User" w:date="2017-07-13T12:47:00Z">
        <w:r w:rsidR="00AF499F">
          <w:t xml:space="preserve"> primarily</w:t>
        </w:r>
      </w:ins>
      <w:ins w:id="300" w:author="Microsoft Office User" w:date="2017-07-13T11:42:00Z">
        <w:r w:rsidR="008C41F3">
          <w:t xml:space="preserve"> driving the insulin</w:t>
        </w:r>
      </w:ins>
      <w:ins w:id="301" w:author="Microsoft Office User" w:date="2017-07-13T11:43:00Z">
        <w:r w:rsidR="008C41F3">
          <w:t xml:space="preserve"> resistance.</w:t>
        </w:r>
      </w:ins>
    </w:p>
    <w:p w14:paraId="6ED6F906" w14:textId="77777777" w:rsidR="00A82500" w:rsidRDefault="00A82500" w:rsidP="0048623D">
      <w:pPr>
        <w:rPr>
          <w:ins w:id="302" w:author="Microsoft Office User" w:date="2017-07-13T09:59:00Z"/>
        </w:rPr>
      </w:pPr>
    </w:p>
    <w:p w14:paraId="3D923644" w14:textId="77777777" w:rsidR="00AE79F4" w:rsidRDefault="00AE79F4" w:rsidP="007069CE">
      <w:pPr>
        <w:pStyle w:val="ListParagraph"/>
        <w:rPr>
          <w:ins w:id="303" w:author="Dave Bridges" w:date="2017-02-15T14:21:00Z"/>
        </w:rPr>
      </w:pPr>
    </w:p>
    <w:p w14:paraId="7C4AAEB6" w14:textId="77777777" w:rsidR="00AE79F4" w:rsidRDefault="00AE79F4">
      <w:pPr>
        <w:rPr>
          <w:ins w:id="304" w:author="Microsoft Office User" w:date="2017-01-28T14:12:00Z"/>
          <w:b/>
          <w:sz w:val="36"/>
          <w:u w:val="single"/>
        </w:rPr>
      </w:pPr>
    </w:p>
    <w:p w14:paraId="205286F7" w14:textId="2E9C4705" w:rsidR="00A73F99" w:rsidRDefault="00A73F99">
      <w:pPr>
        <w:rPr>
          <w:ins w:id="305" w:author="Microsoft Office User" w:date="2017-01-28T14:12:00Z"/>
          <w:b/>
          <w:sz w:val="36"/>
          <w:u w:val="single"/>
        </w:rPr>
      </w:pPr>
      <w:ins w:id="306"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7" w:author="Microsoft Office User" w:date="2017-07-17T10:00:00Z"/>
        </w:rPr>
      </w:pPr>
      <w:ins w:id="308" w:author="Microsoft Office User" w:date="2017-01-28T14:14:00Z">
        <w:r>
          <w:t>Patient Recruitment</w:t>
        </w:r>
      </w:ins>
      <w:ins w:id="309" w:author="Microsoft Office User" w:date="2017-07-17T10:14:00Z">
        <w:r w:rsidR="008B7F23">
          <w:t xml:space="preserve"> and data collection</w:t>
        </w:r>
      </w:ins>
    </w:p>
    <w:p w14:paraId="19A7E9E3" w14:textId="59A081F4" w:rsidR="002E3AD9" w:rsidRDefault="002E3AD9" w:rsidP="00F7444B">
      <w:pPr>
        <w:pStyle w:val="ListParagraph"/>
        <w:rPr>
          <w:ins w:id="310" w:author="Microsoft Office User" w:date="2017-01-28T14:14:00Z"/>
        </w:rPr>
      </w:pPr>
      <w:ins w:id="311" w:author="Microsoft Office User" w:date="2017-07-17T10:00:00Z">
        <w:r>
          <w:t>Patients were recruited</w:t>
        </w:r>
      </w:ins>
      <w:ins w:id="312" w:author="Microsoft Office User" w:date="2017-07-17T10:14:00Z">
        <w:r w:rsidR="008B7F23">
          <w:t xml:space="preserve"> and data was collected</w:t>
        </w:r>
      </w:ins>
      <w:ins w:id="313" w:author="Microsoft Office User" w:date="2017-07-17T10:00:00Z">
        <w:r>
          <w:t xml:space="preserve"> as described in Hochberg et al. </w:t>
        </w:r>
      </w:ins>
      <w:ins w:id="314"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5"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6"/>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6"/>
      <w:r w:rsidR="00240C1C" w:rsidRPr="00F7444B">
        <w:rPr>
          <w:rStyle w:val="CommentReference"/>
          <w:sz w:val="24"/>
          <w:szCs w:val="24"/>
        </w:rPr>
        <w:commentReference w:id="316"/>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7"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8"/>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8"/>
      <w:r w:rsidR="002633D8" w:rsidRPr="00140CE6">
        <w:rPr>
          <w:rStyle w:val="CommentReference"/>
          <w:sz w:val="24"/>
          <w:szCs w:val="24"/>
        </w:rPr>
        <w:commentReference w:id="318"/>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9"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20" w:author="Microsoft Office User" w:date="2017-01-28T14:14:00Z"/>
        </w:rPr>
      </w:pPr>
      <w:commentRangeStart w:id="321"/>
      <w:ins w:id="322" w:author="Microsoft Office User" w:date="2017-01-28T14:14:00Z">
        <w:r>
          <w:t>Clamp (get from metabolic phenotyping core?)</w:t>
        </w:r>
      </w:ins>
      <w:commentRangeEnd w:id="321"/>
      <w:r w:rsidR="001E66C4">
        <w:rPr>
          <w:rStyle w:val="CommentReference"/>
        </w:rPr>
        <w:commentReference w:id="321"/>
      </w:r>
      <w:ins w:id="323" w:author="Microsoft Office User" w:date="2017-07-17T10:05:00Z">
        <w:r w:rsidR="00BF4435">
          <w:t xml:space="preserve"> For the Clamp experiment C57BL/6J adult (70d) male mice </w:t>
        </w:r>
      </w:ins>
      <w:ins w:id="324" w:author="Microsoft Office User" w:date="2017-07-17T10:06:00Z">
        <w:r w:rsidR="00BF4435">
          <w:t xml:space="preserve">were </w:t>
        </w:r>
      </w:ins>
      <w:ins w:id="325"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6"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7"/>
      <w:r w:rsidR="00B90861">
        <w:rPr>
          <w:color w:val="000000" w:themeColor="text1"/>
        </w:rPr>
        <w:t>dexamethasone</w:t>
      </w:r>
      <w:commentRangeEnd w:id="327"/>
      <w:r w:rsidR="00B90861">
        <w:rPr>
          <w:rStyle w:val="CommentReference"/>
        </w:rPr>
        <w:commentReference w:id="327"/>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8" w:author="Microsoft Office User" w:date="2017-07-26T11:15:00Z">
        <w:r w:rsidR="00D77C59">
          <w:rPr>
            <w:rFonts w:cs="Helvetica"/>
            <w:color w:val="1C1C1C"/>
          </w:rPr>
          <w:t>For t</w:t>
        </w:r>
      </w:ins>
      <w:del w:id="329" w:author="Microsoft Office User" w:date="2017-07-26T11:15:00Z">
        <w:r w:rsidR="003A266B" w:rsidDel="00D77C59">
          <w:rPr>
            <w:rFonts w:cs="Helvetica"/>
            <w:color w:val="1C1C1C"/>
          </w:rPr>
          <w:delText>T</w:delText>
        </w:r>
      </w:del>
      <w:r w:rsidR="003A266B">
        <w:rPr>
          <w:rFonts w:cs="Helvetica"/>
          <w:color w:val="1C1C1C"/>
        </w:rPr>
        <w:t>he following three days</w:t>
      </w:r>
      <w:ins w:id="330"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31"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32" w:author="Microsoft Office User" w:date="2017-07-13T16:10:00Z"/>
        </w:rPr>
      </w:pPr>
      <w:ins w:id="333" w:author="Microsoft Office User" w:date="2017-07-13T16:10:00Z">
        <w:r>
          <w:t>Assessment of Triglycerides</w:t>
        </w:r>
      </w:ins>
      <w:ins w:id="334" w:author="Microsoft Office User" w:date="2017-07-13T16:18:00Z">
        <w:r w:rsidR="0029402D">
          <w:t xml:space="preserve"> from Cells and Tissue</w:t>
        </w:r>
      </w:ins>
    </w:p>
    <w:p w14:paraId="15A202AF" w14:textId="1875AF4F" w:rsidR="002633D8" w:rsidRPr="007069CE" w:rsidRDefault="002633D8" w:rsidP="007069CE">
      <w:pPr>
        <w:ind w:left="720"/>
        <w:rPr>
          <w:ins w:id="335" w:author="Microsoft Office User" w:date="2017-01-28T14:16:00Z"/>
          <w:rFonts w:ascii="Times New Roman" w:eastAsia="Times New Roman" w:hAnsi="Times New Roman" w:cs="Times New Roman"/>
        </w:rPr>
      </w:pPr>
      <w:ins w:id="336" w:author="Microsoft Office User" w:date="2017-07-13T16:10:00Z">
        <w:r>
          <w:t>3T3-L1 ells were grown</w:t>
        </w:r>
      </w:ins>
      <w:ins w:id="337" w:author="Microsoft Office User" w:date="2017-07-13T16:11:00Z">
        <w:r>
          <w:t xml:space="preserve"> and treated</w:t>
        </w:r>
      </w:ins>
      <w:ins w:id="338" w:author="Microsoft Office User" w:date="2017-07-13T16:10:00Z">
        <w:r w:rsidR="000C3B57">
          <w:t xml:space="preserve"> as described above and a triglyceride assay was performed</w:t>
        </w:r>
        <w:r>
          <w:t xml:space="preserve"> at the end of the treatment period</w:t>
        </w:r>
      </w:ins>
      <w:ins w:id="339" w:author="Microsoft Office User" w:date="2017-07-13T16:13:00Z">
        <w:r w:rsidR="000C3B57">
          <w:t>.</w:t>
        </w:r>
      </w:ins>
      <w:ins w:id="340" w:author="Microsoft Office User" w:date="2017-07-13T16:11:00Z">
        <w:r w:rsidR="000C3B57">
          <w:t xml:space="preserve"> C</w:t>
        </w:r>
        <w:r>
          <w:t>ells</w:t>
        </w:r>
      </w:ins>
      <w:ins w:id="341" w:author="Microsoft Office User" w:date="2017-07-13T16:13:00Z">
        <w:r w:rsidR="000C3B57">
          <w:t xml:space="preserve"> </w:t>
        </w:r>
      </w:ins>
      <w:ins w:id="342" w:author="Microsoft Office User" w:date="2017-07-13T16:11:00Z">
        <w:r>
          <w:t xml:space="preserve">were </w:t>
        </w:r>
      </w:ins>
      <w:ins w:id="343" w:author="Microsoft Office User" w:date="2017-07-13T16:12:00Z">
        <w:r w:rsidR="000C3B57">
          <w:t>lysed in homogenization buffer</w:t>
        </w:r>
      </w:ins>
      <w:ins w:id="344" w:author="Microsoft Office User" w:date="2017-07-13T16:13:00Z">
        <w:r w:rsidR="000C3B57">
          <w:t xml:space="preserve"> (</w:t>
        </w:r>
      </w:ins>
      <w:ins w:id="345"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46" w:author="Microsoft Office User" w:date="2017-07-13T16:17:00Z">
        <w:r w:rsidR="0029402D">
          <w:rPr>
            <w:rFonts w:eastAsia="Times New Roman" w:cs="Times New Roman"/>
            <w:color w:val="252525"/>
            <w:szCs w:val="21"/>
            <w:shd w:val="clear" w:color="auto" w:fill="FFFFFF"/>
          </w:rPr>
          <w:t xml:space="preserve"> undergoing three freeze thaw cycles</w:t>
        </w:r>
      </w:ins>
      <w:ins w:id="347" w:author="Microsoft Office User" w:date="2017-07-13T16:14:00Z">
        <w:r w:rsidR="000C3B57">
          <w:rPr>
            <w:rFonts w:eastAsia="Times New Roman" w:cs="Times New Roman"/>
            <w:color w:val="252525"/>
            <w:szCs w:val="21"/>
            <w:shd w:val="clear" w:color="auto" w:fill="FFFFFF"/>
          </w:rPr>
          <w:t xml:space="preserve">, </w:t>
        </w:r>
      </w:ins>
      <w:ins w:id="348" w:author="Microsoft Office User" w:date="2017-07-13T16:15:00Z">
        <w:r w:rsidR="000C3B57">
          <w:rPr>
            <w:rFonts w:eastAsia="Times New Roman" w:cs="Times New Roman"/>
            <w:color w:val="252525"/>
            <w:szCs w:val="21"/>
            <w:shd w:val="clear" w:color="auto" w:fill="FFFFFF"/>
          </w:rPr>
          <w:t xml:space="preserve">liver </w:t>
        </w:r>
      </w:ins>
      <w:ins w:id="349"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50"/>
        <w:r w:rsidR="000C3B57">
          <w:rPr>
            <w:rFonts w:eastAsia="Times New Roman" w:cs="Times New Roman"/>
            <w:color w:val="252525"/>
            <w:szCs w:val="21"/>
            <w:shd w:val="clear" w:color="auto" w:fill="FFFFFF"/>
          </w:rPr>
          <w:t>machine</w:t>
        </w:r>
      </w:ins>
      <w:commentRangeEnd w:id="350"/>
      <w:ins w:id="351" w:author="Microsoft Office User" w:date="2017-07-13T16:16:00Z">
        <w:r w:rsidR="000C3B57">
          <w:rPr>
            <w:rStyle w:val="CommentReference"/>
          </w:rPr>
          <w:commentReference w:id="350"/>
        </w:r>
      </w:ins>
      <w:ins w:id="352" w:author="Microsoft Office User" w:date="2017-07-13T16:18:00Z">
        <w:r w:rsidR="0029402D">
          <w:rPr>
            <w:rFonts w:eastAsia="Times New Roman" w:cs="Times New Roman"/>
            <w:color w:val="252525"/>
            <w:szCs w:val="21"/>
            <w:shd w:val="clear" w:color="auto" w:fill="FFFFFF"/>
          </w:rPr>
          <w:t xml:space="preserve"> at </w:t>
        </w:r>
        <w:commentRangeStart w:id="353"/>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53"/>
      <w:ins w:id="354" w:author="Microsoft Office User" w:date="2017-07-13T16:19:00Z">
        <w:r w:rsidR="0029402D">
          <w:rPr>
            <w:rStyle w:val="CommentReference"/>
          </w:rPr>
          <w:commentReference w:id="353"/>
        </w:r>
      </w:ins>
      <w:ins w:id="355" w:author="Microsoft Office User" w:date="2017-07-13T16:16:00Z">
        <w:r w:rsidR="0029402D">
          <w:rPr>
            <w:rFonts w:eastAsia="Times New Roman" w:cs="Times New Roman"/>
            <w:color w:val="252525"/>
            <w:szCs w:val="21"/>
            <w:shd w:val="clear" w:color="auto" w:fill="FFFFFF"/>
          </w:rPr>
          <w:t>.</w:t>
        </w:r>
      </w:ins>
      <w:ins w:id="356" w:author="Microsoft Office User" w:date="2017-07-13T16:19:00Z">
        <w:r w:rsidR="00B8773B">
          <w:rPr>
            <w:rFonts w:eastAsia="Times New Roman" w:cs="Times New Roman"/>
            <w:color w:val="252525"/>
            <w:szCs w:val="21"/>
            <w:shd w:val="clear" w:color="auto" w:fill="FFFFFF"/>
          </w:rPr>
          <w:t xml:space="preserve"> </w:t>
        </w:r>
      </w:ins>
      <w:ins w:id="357"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58"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9"/>
        <w:r w:rsidR="00131C99">
          <w:rPr>
            <w:rFonts w:eastAsia="Times New Roman" w:cs="Times New Roman"/>
            <w:color w:val="252525"/>
            <w:szCs w:val="21"/>
            <w:shd w:val="clear" w:color="auto" w:fill="FFFFFF"/>
          </w:rPr>
          <w:t>(sigma)</w:t>
        </w:r>
      </w:ins>
      <w:commentRangeEnd w:id="359"/>
      <w:ins w:id="360" w:author="Microsoft Office User" w:date="2017-07-13T16:24:00Z">
        <w:r w:rsidR="00131C99">
          <w:rPr>
            <w:rStyle w:val="CommentReference"/>
          </w:rPr>
          <w:commentReference w:id="359"/>
        </w:r>
        <w:r w:rsidR="00131C99">
          <w:rPr>
            <w:rFonts w:eastAsia="Times New Roman" w:cs="Times New Roman"/>
            <w:color w:val="252525"/>
            <w:szCs w:val="21"/>
            <w:shd w:val="clear" w:color="auto" w:fill="FFFFFF"/>
          </w:rPr>
          <w:t xml:space="preserve"> and absorbance was detected on </w:t>
        </w:r>
        <w:commentRangeStart w:id="361"/>
        <w:r w:rsidR="00131C99">
          <w:rPr>
            <w:rFonts w:eastAsia="Times New Roman" w:cs="Times New Roman"/>
            <w:color w:val="252525"/>
            <w:szCs w:val="21"/>
            <w:shd w:val="clear" w:color="auto" w:fill="FFFFFF"/>
          </w:rPr>
          <w:t>machine</w:t>
        </w:r>
      </w:ins>
      <w:commentRangeEnd w:id="361"/>
      <w:ins w:id="362" w:author="Microsoft Office User" w:date="2017-07-13T16:25:00Z">
        <w:r w:rsidR="00131C99">
          <w:rPr>
            <w:rStyle w:val="CommentReference"/>
          </w:rPr>
          <w:commentReference w:id="361"/>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63"/>
      <w:r>
        <w:t>pancreas</w:t>
      </w:r>
      <w:commentRangeEnd w:id="363"/>
      <w:r w:rsidR="00240C1C">
        <w:rPr>
          <w:rStyle w:val="CommentReference"/>
        </w:rPr>
        <w:commentReference w:id="363"/>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4"/>
      <w:commentRangeStart w:id="365"/>
      <w:r>
        <w:t>lysed</w:t>
      </w:r>
      <w:commentRangeEnd w:id="364"/>
      <w:r w:rsidR="0062315D">
        <w:rPr>
          <w:rStyle w:val="CommentReference"/>
        </w:rPr>
        <w:commentReference w:id="364"/>
      </w:r>
      <w:commentRangeEnd w:id="365"/>
      <w:r w:rsidR="001E66C4">
        <w:rPr>
          <w:rStyle w:val="CommentReference"/>
        </w:rPr>
        <w:commentReference w:id="365"/>
      </w:r>
      <w:r>
        <w:t xml:space="preserve"> in </w:t>
      </w:r>
      <w:proofErr w:type="spellStart"/>
      <w:r>
        <w:t>TRIzol</w:t>
      </w:r>
      <w:proofErr w:type="spellEnd"/>
      <w:r w:rsidR="00833B9D">
        <w:t xml:space="preserve"> </w:t>
      </w:r>
      <w:ins w:id="366"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7"/>
      <w:proofErr w:type="spellStart"/>
      <w:r w:rsidR="00D6022E" w:rsidRPr="00240C1C">
        <w:rPr>
          <w:rFonts w:cs="Times New Roman"/>
          <w:i/>
        </w:rPr>
        <w:t>Actb</w:t>
      </w:r>
      <w:commentRangeEnd w:id="367"/>
      <w:proofErr w:type="spellEnd"/>
      <w:r w:rsidR="00D6022E">
        <w:rPr>
          <w:rStyle w:val="CommentReference"/>
        </w:rPr>
        <w:commentReference w:id="367"/>
      </w:r>
      <w:r w:rsidR="00D6022E">
        <w:rPr>
          <w:rFonts w:cs="Times New Roman"/>
        </w:rPr>
        <w:t xml:space="preserve"> (</w:t>
      </w:r>
      <w:commentRangeStart w:id="368"/>
      <w:r w:rsidR="00D6022E">
        <w:rPr>
          <w:rFonts w:cs="Times New Roman"/>
        </w:rPr>
        <w:t>Table</w:t>
      </w:r>
      <w:commentRangeEnd w:id="368"/>
      <w:r w:rsidR="00D6022E">
        <w:rPr>
          <w:rStyle w:val="CommentReference"/>
        </w:rPr>
        <w:commentReference w:id="368"/>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9"/>
      <w:r w:rsidR="00642BDD">
        <w:rPr>
          <w:rStyle w:val="CommentReference"/>
        </w:rPr>
        <w:commentReference w:id="36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70"/>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70"/>
      <w:r w:rsidR="00E23AC2">
        <w:rPr>
          <w:rStyle w:val="CommentReference"/>
        </w:rPr>
        <w:commentReference w:id="370"/>
      </w:r>
    </w:p>
    <w:p w14:paraId="64F2FB03" w14:textId="5944FA36" w:rsidR="004B16AF" w:rsidRPr="00485915" w:rsidRDefault="004B16AF" w:rsidP="00485915">
      <w:pPr>
        <w:ind w:left="720"/>
        <w:rPr>
          <w:ins w:id="37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2" w:author="Microsoft Office User" w:date="2017-02-02T16:28:00Z"/>
          <w:i/>
        </w:rPr>
      </w:pPr>
      <w:ins w:id="373"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4" w:author="Microsoft Office User" w:date="2017-02-02T16:33:00Z"/>
          <w:rFonts w:eastAsia="Times New Roman" w:cs="Times New Roman"/>
        </w:rPr>
      </w:pPr>
      <w:ins w:id="375" w:author="Microsoft Office User" w:date="2017-07-17T10:29:00Z">
        <w:r>
          <w:t>Twenty-one-week-old</w:t>
        </w:r>
      </w:ins>
      <w:ins w:id="376" w:author="Microsoft Office User" w:date="2017-07-17T10:27:00Z">
        <w:r>
          <w:t xml:space="preserve"> </w:t>
        </w:r>
      </w:ins>
      <w:ins w:id="377" w:author="Microsoft Office User" w:date="2017-07-17T10:28:00Z">
        <w:r w:rsidRPr="00300963">
          <w:rPr>
            <w:i/>
          </w:rPr>
          <w:t>ad libitum</w:t>
        </w:r>
        <w:r>
          <w:t xml:space="preserve"> chow </w:t>
        </w:r>
      </w:ins>
      <w:ins w:id="378" w:author="Microsoft Office User" w:date="2017-07-17T10:27:00Z">
        <w:r>
          <w:t xml:space="preserve">fed </w:t>
        </w:r>
      </w:ins>
      <w:ins w:id="379" w:author="Microsoft Office User" w:date="2017-07-17T10:28:00Z">
        <w:r>
          <w:t xml:space="preserve">C57BL/6J </w:t>
        </w:r>
      </w:ins>
      <w:ins w:id="380" w:author="Microsoft Office User" w:date="2017-07-17T10:55:00Z">
        <w:r w:rsidR="00173BF2">
          <w:t xml:space="preserve">male </w:t>
        </w:r>
      </w:ins>
      <w:ins w:id="381" w:author="Microsoft Office User" w:date="2017-07-17T10:27:00Z">
        <w:r>
          <w:t xml:space="preserve">mice </w:t>
        </w:r>
      </w:ins>
      <w:ins w:id="382" w:author="Microsoft Office User" w:date="2017-02-02T16:31:00Z">
        <w:r w:rsidR="00D97041">
          <w:t xml:space="preserve">were briefly anesthetized with </w:t>
        </w:r>
      </w:ins>
      <w:ins w:id="383" w:author="Microsoft Office User" w:date="2017-02-02T16:36:00Z">
        <w:r w:rsidR="00AA0FBC">
          <w:t>isoflurane</w:t>
        </w:r>
      </w:ins>
      <w:ins w:id="384" w:author="Microsoft Office User" w:date="2017-07-17T10:30:00Z">
        <w:r>
          <w:t xml:space="preserve"> at 11 </w:t>
        </w:r>
        <w:proofErr w:type="gramStart"/>
        <w:r>
          <w:t>weeks</w:t>
        </w:r>
        <w:proofErr w:type="gramEnd"/>
        <w:r>
          <w:t xml:space="preserve"> post dexamethasone treatment</w:t>
        </w:r>
      </w:ins>
      <w:ins w:id="385" w:author="Microsoft Office User" w:date="2017-02-02T16:31:00Z">
        <w:r w:rsidR="00D97041">
          <w:t xml:space="preserve"> and blood</w:t>
        </w:r>
      </w:ins>
      <w:ins w:id="386" w:author="Microsoft Office User" w:date="2017-02-02T16:28:00Z">
        <w:r w:rsidR="00485915">
          <w:t xml:space="preserve"> was take</w:t>
        </w:r>
        <w:r w:rsidR="00A8754F">
          <w:t>n via retro orbital bleed</w:t>
        </w:r>
        <w:r w:rsidR="00485915">
          <w:t xml:space="preserve"> at baseline and 15 minutes following</w:t>
        </w:r>
      </w:ins>
      <w:ins w:id="387" w:author="Microsoft Office User" w:date="2017-02-02T16:29:00Z">
        <w:r w:rsidR="00485915">
          <w:t xml:space="preserve"> an</w:t>
        </w:r>
      </w:ins>
      <w:ins w:id="388" w:author="Microsoft Office User" w:date="2017-02-02T16:28:00Z">
        <w:r w:rsidR="00485915">
          <w:t xml:space="preserve"> </w:t>
        </w:r>
      </w:ins>
      <w:proofErr w:type="spellStart"/>
      <w:ins w:id="389" w:author="Microsoft Office User" w:date="2017-02-02T16:29:00Z">
        <w:r w:rsidR="00485915">
          <w:t>i.p</w:t>
        </w:r>
        <w:proofErr w:type="spellEnd"/>
        <w:r w:rsidR="00485915">
          <w:t xml:space="preserve">. injection of </w:t>
        </w:r>
      </w:ins>
      <w:ins w:id="390" w:author="Microsoft Office User" w:date="2017-02-02T16:30:00Z">
        <w:r w:rsidR="00D97041">
          <w:t xml:space="preserve">10mg/kg isoproterenol </w:t>
        </w:r>
      </w:ins>
      <w:ins w:id="391" w:author="Microsoft Office User" w:date="2017-02-02T16:31:00Z">
        <w:r w:rsidR="00D97041">
          <w:t xml:space="preserve">(Sigma-Aldrich) </w:t>
        </w:r>
      </w:ins>
      <w:ins w:id="392" w:author="Microsoft Office User" w:date="2017-02-02T16:30:00Z">
        <w:r w:rsidR="00D97041">
          <w:t>in PBS</w:t>
        </w:r>
      </w:ins>
      <w:ins w:id="393" w:author="Microsoft Office User" w:date="2017-02-02T16:32:00Z">
        <w:r w:rsidR="00D97041">
          <w:t xml:space="preserve">. </w:t>
        </w:r>
      </w:ins>
      <w:ins w:id="394" w:author="Microsoft Office User" w:date="2017-07-17T10:55:00Z">
        <w:r w:rsidR="00173BF2">
          <w:t>Additionally, serum was taken from</w:t>
        </w:r>
      </w:ins>
      <w:ins w:id="395" w:author="Microsoft Office User" w:date="2017-07-17T11:14:00Z">
        <w:r w:rsidR="00300963">
          <w:t xml:space="preserve"> these mice as well as from another cohort of</w:t>
        </w:r>
      </w:ins>
      <w:ins w:id="396" w:author="Microsoft Office User" w:date="2017-07-17T10:55:00Z">
        <w:r w:rsidR="00173BF2">
          <w:t xml:space="preserve"> twenty-eight-week old</w:t>
        </w:r>
      </w:ins>
      <w:ins w:id="397" w:author="Microsoft Office User" w:date="2017-07-17T10:58:00Z">
        <w:r w:rsidR="00E60B6B">
          <w:t xml:space="preserve"> mice</w:t>
        </w:r>
      </w:ins>
      <w:ins w:id="398" w:author="Microsoft Office User" w:date="2017-07-17T11:14:00Z">
        <w:r w:rsidR="00300963">
          <w:t xml:space="preserve"> on HFD or chow</w:t>
        </w:r>
      </w:ins>
      <w:ins w:id="399" w:author="Microsoft Office User" w:date="2017-07-17T10:56:00Z">
        <w:r w:rsidR="00173BF2">
          <w:t xml:space="preserve"> </w:t>
        </w:r>
      </w:ins>
      <w:ins w:id="400" w:author="Microsoft Office User" w:date="2017-07-17T10:57:00Z">
        <w:r w:rsidR="00173BF2">
          <w:t xml:space="preserve">six </w:t>
        </w:r>
        <w:proofErr w:type="gramStart"/>
        <w:r w:rsidR="00173BF2">
          <w:t>weeks</w:t>
        </w:r>
        <w:proofErr w:type="gramEnd"/>
        <w:r w:rsidR="00173BF2">
          <w:t xml:space="preserve"> post dexamethasone </w:t>
        </w:r>
      </w:ins>
      <w:ins w:id="401" w:author="Microsoft Office User" w:date="2017-07-17T10:56:00Z">
        <w:r w:rsidR="00173BF2">
          <w:t xml:space="preserve">treatment </w:t>
        </w:r>
      </w:ins>
      <w:ins w:id="402" w:author="Microsoft Office User" w:date="2017-07-17T10:58:00Z">
        <w:r w:rsidR="00E60B6B">
          <w:t>following an overnight fast, just prior to sacrific</w:t>
        </w:r>
      </w:ins>
      <w:ins w:id="403" w:author="Microsoft Office User" w:date="2017-07-17T11:13:00Z">
        <w:r w:rsidR="00A16297">
          <w:t>e</w:t>
        </w:r>
      </w:ins>
      <w:ins w:id="404" w:author="Microsoft Office User" w:date="2017-07-17T11:14:00Z">
        <w:r w:rsidR="00300963">
          <w:t xml:space="preserve">. </w:t>
        </w:r>
      </w:ins>
      <w:ins w:id="405" w:author="Microsoft Office User" w:date="2017-02-02T16:32:00Z">
        <w:r w:rsidR="00D97041">
          <w:t>Glycerol and free fatty acids were assessed via</w:t>
        </w:r>
      </w:ins>
      <w:ins w:id="406" w:author="Microsoft Office User" w:date="2017-02-02T16:34:00Z">
        <w:r w:rsidR="00D97041">
          <w:t xml:space="preserve"> </w:t>
        </w:r>
      </w:ins>
      <w:ins w:id="407" w:author="Microsoft Office User" w:date="2017-02-02T16:35:00Z">
        <w:r w:rsidR="00AA0FBC">
          <w:t xml:space="preserve">Serum Triglyceride Determination Kit (Sigma-Aldrich) </w:t>
        </w:r>
      </w:ins>
      <w:ins w:id="408" w:author="Microsoft Office User" w:date="2017-02-02T16:34:00Z">
        <w:r w:rsidR="00D97041">
          <w:t>and</w:t>
        </w:r>
      </w:ins>
      <w:ins w:id="409" w:author="Microsoft Office User" w:date="2017-02-02T16:32:00Z">
        <w:r w:rsidR="00D97041">
          <w:t xml:space="preserve"> </w:t>
        </w:r>
      </w:ins>
      <w:ins w:id="410"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11" w:author="Microsoft Office User" w:date="2017-02-02T16:35:00Z">
        <w:r w:rsidR="00AA0FBC">
          <w:rPr>
            <w:rFonts w:eastAsia="Times New Roman" w:cs="Arial"/>
            <w:color w:val="ED145A"/>
            <w:shd w:val="clear" w:color="auto" w:fill="FFFFFF"/>
          </w:rPr>
          <w:t xml:space="preserve"> (Wako Diagnostics)</w:t>
        </w:r>
      </w:ins>
      <w:ins w:id="412"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13" w:author="Microsoft Office User" w:date="2017-01-28T14:17:00Z"/>
        </w:rPr>
      </w:pPr>
    </w:p>
    <w:p w14:paraId="11F34807" w14:textId="75A72E2F" w:rsidR="00A73F99" w:rsidRDefault="00372F30" w:rsidP="00240C1C">
      <w:pPr>
        <w:pStyle w:val="ListParagraph"/>
        <w:numPr>
          <w:ilvl w:val="0"/>
          <w:numId w:val="2"/>
        </w:numPr>
        <w:rPr>
          <w:ins w:id="414" w:author="Microsoft Office User" w:date="2017-07-14T14:32:00Z"/>
        </w:rPr>
      </w:pPr>
      <w:ins w:id="415" w:author="Microsoft Office User" w:date="2017-01-28T14:23:00Z">
        <w:r>
          <w:t>Stats</w:t>
        </w:r>
      </w:ins>
    </w:p>
    <w:p w14:paraId="01DF398C" w14:textId="2D9BC182" w:rsidR="006B351B" w:rsidRPr="00A73F99" w:rsidRDefault="00DC4AF1" w:rsidP="009D142B">
      <w:pPr>
        <w:pStyle w:val="ListParagraph"/>
        <w:rPr>
          <w:ins w:id="416" w:author="Microsoft Office User" w:date="2017-01-28T14:12:00Z"/>
        </w:rPr>
      </w:pPr>
      <w:ins w:id="417" w:author="Microsoft Office User" w:date="2017-07-14T14:38:00Z">
        <w:r>
          <w:t xml:space="preserve">For animal studies, </w:t>
        </w:r>
      </w:ins>
      <w:ins w:id="418" w:author="Microsoft Office User" w:date="2017-07-14T14:33:00Z">
        <w:r>
          <w:t>t</w:t>
        </w:r>
        <w:r w:rsidR="007176B8">
          <w:t>wo-way ANOVA analyses</w:t>
        </w:r>
      </w:ins>
      <w:ins w:id="419" w:author="Microsoft Office User" w:date="2017-07-14T14:34:00Z">
        <w:r w:rsidR="007176B8">
          <w:t xml:space="preserve"> </w:t>
        </w:r>
      </w:ins>
      <w:ins w:id="420" w:author="Microsoft Office User" w:date="2017-07-14T14:33:00Z">
        <w:r w:rsidR="007176B8">
          <w:t>were performed to t</w:t>
        </w:r>
        <w:r w:rsidR="00A26C3C">
          <w:t xml:space="preserve">est for significance </w:t>
        </w:r>
      </w:ins>
      <w:ins w:id="421" w:author="Microsoft Office User" w:date="2017-07-14T14:34:00Z">
        <w:r w:rsidR="007176B8">
          <w:t>of diet and</w:t>
        </w:r>
      </w:ins>
      <w:ins w:id="422" w:author="Microsoft Office User" w:date="2017-07-14T14:35:00Z">
        <w:r w:rsidR="007176B8">
          <w:t xml:space="preserve"> treatment, as well as their interaction. </w:t>
        </w:r>
      </w:ins>
      <w:ins w:id="423" w:author="Microsoft Office User" w:date="2017-07-14T14:38:00Z">
        <w:r>
          <w:t>For cell culture experiments a student’s t-test</w:t>
        </w:r>
        <w:r w:rsidR="003804D5">
          <w:t xml:space="preserve"> was used. </w:t>
        </w:r>
      </w:ins>
      <w:ins w:id="424" w:author="Microsoft Office User" w:date="2017-07-31T11:40:00Z">
        <w:r w:rsidR="003804D5">
          <w:t>Alpha</w:t>
        </w:r>
      </w:ins>
      <w:ins w:id="425" w:author="Microsoft Office User" w:date="2017-07-14T14:38:00Z">
        <w:r w:rsidR="003804D5">
          <w:t xml:space="preserve"> level was set to </w:t>
        </w:r>
        <w:r>
          <w:t>0.05</w:t>
        </w:r>
      </w:ins>
      <w:ins w:id="426" w:author="Microsoft Office User" w:date="2017-07-31T11:40:00Z">
        <w:r w:rsidR="003804D5">
          <w:t>, p-values below this</w:t>
        </w:r>
      </w:ins>
      <w:ins w:id="427" w:author="Microsoft Office User" w:date="2017-07-14T14:38:00Z">
        <w:r w:rsidR="003804D5">
          <w:t xml:space="preserve"> were</w:t>
        </w:r>
        <w:r>
          <w:t xml:space="preserve">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8"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3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31" w:author="Microsoft Office User" w:date="2017-07-17T14:51:00Z">
        <w:r w:rsidR="00776581">
          <w:t xml:space="preserve"> There </w:t>
        </w:r>
        <w:r w:rsidR="00900242">
          <w:t xml:space="preserve">were no significant differences in BMI in the </w:t>
        </w:r>
      </w:ins>
      <w:ins w:id="432" w:author="Microsoft Office User" w:date="2017-07-17T14:52:00Z">
        <w:r w:rsidR="00900242">
          <w:t>c</w:t>
        </w:r>
      </w:ins>
      <w:ins w:id="433" w:author="Microsoft Office User" w:date="2017-07-17T14:51:00Z">
        <w:r w:rsidR="00900242">
          <w:t>ontrol</w:t>
        </w:r>
      </w:ins>
      <w:ins w:id="434" w:author="Microsoft Office User" w:date="2017-07-17T14:52:00Z">
        <w:r w:rsidR="00900242">
          <w:t>s</w:t>
        </w:r>
      </w:ins>
      <w:ins w:id="435" w:author="Microsoft Office User" w:date="2017-07-17T14:51:00Z">
        <w:r w:rsidR="00900242">
          <w:t xml:space="preserve"> compared to the Cushing’s</w:t>
        </w:r>
      </w:ins>
      <w:ins w:id="436" w:author="Microsoft Office User" w:date="2017-07-17T14:52:00Z">
        <w:r w:rsidR="00900242">
          <w:t xml:space="preserve"> at either level </w:t>
        </w:r>
        <w:commentRangeStart w:id="437"/>
        <w:r w:rsidR="00900242">
          <w:t>(</w:t>
        </w:r>
      </w:ins>
      <w:ins w:id="438" w:author="Microsoft Office User" w:date="2017-07-17T14:53:00Z">
        <w:r w:rsidR="00900242">
          <w:t>p=0.19628</w:t>
        </w:r>
      </w:ins>
      <w:ins w:id="439" w:author="Microsoft Office User" w:date="2017-07-17T14:52:00Z">
        <w:r w:rsidR="00900242">
          <w:t>); however</w:t>
        </w:r>
      </w:ins>
      <w:ins w:id="440" w:author="Microsoft Office User" w:date="2017-07-17T14:53:00Z">
        <w:r w:rsidR="00900242">
          <w:t xml:space="preserve">, </w:t>
        </w:r>
      </w:ins>
      <w:ins w:id="441" w:author="Microsoft Office User" w:date="2017-07-17T14:52:00Z">
        <w:r w:rsidR="00900242">
          <w:t xml:space="preserve">there </w:t>
        </w:r>
      </w:ins>
      <w:ins w:id="442" w:author="Microsoft Office User" w:date="2017-07-17T14:53:00Z">
        <w:r w:rsidR="00900242">
          <w:t xml:space="preserve">were significant differences in </w:t>
        </w:r>
      </w:ins>
      <w:ins w:id="443" w:author="Microsoft Office User" w:date="2017-07-17T14:54:00Z">
        <w:r w:rsidR="00900242">
          <w:t xml:space="preserve">BMI </w:t>
        </w:r>
      </w:ins>
      <w:ins w:id="444" w:author="Microsoft Office User" w:date="2017-07-17T15:33:00Z">
        <w:r w:rsidR="00314D54">
          <w:t xml:space="preserve">status </w:t>
        </w:r>
      </w:ins>
      <w:ins w:id="445" w:author="Microsoft Office User" w:date="2017-07-17T14:54:00Z">
        <w:r w:rsidR="00900242">
          <w:t xml:space="preserve">within the groups (p=0.00016), </w:t>
        </w:r>
      </w:ins>
      <w:commentRangeEnd w:id="437"/>
      <w:ins w:id="446" w:author="Microsoft Office User" w:date="2017-07-17T14:59:00Z">
        <w:r w:rsidR="0018286A">
          <w:rPr>
            <w:rStyle w:val="CommentReference"/>
          </w:rPr>
          <w:commentReference w:id="437"/>
        </w:r>
      </w:ins>
      <w:ins w:id="447" w:author="Microsoft Office User" w:date="2017-07-17T14:54:00Z">
        <w:r w:rsidR="00900242">
          <w:t xml:space="preserve">as was </w:t>
        </w:r>
        <w:commentRangeStart w:id="448"/>
        <w:r w:rsidR="00900242">
          <w:t>expected</w:t>
        </w:r>
      </w:ins>
      <w:commentRangeEnd w:id="448"/>
      <w:ins w:id="449" w:author="Microsoft Office User" w:date="2017-07-18T12:56:00Z">
        <w:r w:rsidR="00A43963">
          <w:rPr>
            <w:rStyle w:val="CommentReference"/>
          </w:rPr>
          <w:commentReference w:id="448"/>
        </w:r>
      </w:ins>
      <w:ins w:id="450" w:author="Microsoft Office User" w:date="2017-07-17T14:54:00Z">
        <w:r w:rsidR="00900242">
          <w:t>.</w:t>
        </w:r>
      </w:ins>
      <w:ins w:id="451" w:author="Microsoft Office User" w:date="2017-07-17T14:51:00Z">
        <w:r w:rsidR="00900242">
          <w:t xml:space="preserve"> </w:t>
        </w:r>
      </w:ins>
      <w:r w:rsidR="0024487D">
        <w:t xml:space="preserve"> </w:t>
      </w:r>
      <w:ins w:id="452" w:author="Microsoft Office User" w:date="2017-07-21T12:26:00Z">
        <w:r w:rsidR="009E06A7">
          <w:t xml:space="preserve">Furthermore, obese Cushing’s patients had greater abdominal circumference when compared to obese controls, though this </w:t>
        </w:r>
      </w:ins>
      <w:ins w:id="453" w:author="Microsoft Office User" w:date="2017-07-21T12:27:00Z">
        <w:r w:rsidR="009E06A7">
          <w:t xml:space="preserve">did not reach statistical </w:t>
        </w:r>
        <w:commentRangeStart w:id="454"/>
        <w:r w:rsidR="009E06A7">
          <w:t>significance</w:t>
        </w:r>
        <w:commentRangeEnd w:id="454"/>
        <w:r w:rsidR="009E06A7">
          <w:rPr>
            <w:rStyle w:val="CommentReference"/>
          </w:rPr>
          <w:commentReference w:id="454"/>
        </w:r>
        <w:r w:rsidR="009E06A7">
          <w:t xml:space="preserve">. </w:t>
        </w:r>
      </w:ins>
      <w:r w:rsidR="0024487D">
        <w:t xml:space="preserve">The presence of Cushing’s in individuals with a high BMI leads to increased insulin resistance (measured by HOMA-IR score), above that of </w:t>
      </w:r>
      <w:commentRangeStart w:id="455"/>
      <w:r w:rsidR="0024487D">
        <w:t>Cushing’s</w:t>
      </w:r>
      <w:commentRangeEnd w:id="455"/>
      <w:r w:rsidR="007724A7">
        <w:rPr>
          <w:rStyle w:val="CommentReference"/>
        </w:rPr>
        <w:commentReference w:id="455"/>
      </w:r>
      <w:r w:rsidR="0024487D">
        <w:t xml:space="preserve"> or </w:t>
      </w:r>
      <w:commentRangeStart w:id="456"/>
      <w:r w:rsidR="0024487D">
        <w:t>obesity</w:t>
      </w:r>
      <w:commentRangeEnd w:id="456"/>
      <w:r w:rsidR="007724A7">
        <w:rPr>
          <w:rStyle w:val="CommentReference"/>
        </w:rPr>
        <w:commentReference w:id="456"/>
      </w:r>
      <w:r w:rsidR="0024487D">
        <w:t xml:space="preserve"> alone</w:t>
      </w:r>
      <w:ins w:id="457"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9" w:author="Microsoft Office User" w:date="2017-07-12T15:24:00Z">
        <w:r w:rsidR="00DF0102">
          <w:t>ity</w:t>
        </w:r>
      </w:ins>
      <w:r w:rsidR="00CF5A89">
        <w:t xml:space="preserve"> (</w:t>
      </w:r>
      <w:commentRangeStart w:id="460"/>
      <w:r w:rsidR="00183312">
        <w:t>cite</w:t>
      </w:r>
      <w:commentRangeEnd w:id="460"/>
      <w:r w:rsidR="00C94253">
        <w:rPr>
          <w:rStyle w:val="CommentReference"/>
        </w:rPr>
        <w:commentReference w:id="460"/>
      </w:r>
      <w:r w:rsidR="00CF5A89">
        <w:t>). HFD-fed, dexamethasone-</w:t>
      </w:r>
      <w:r w:rsidR="007E0200">
        <w:t>treated mice were signific</w:t>
      </w:r>
      <w:r w:rsidR="00E26151">
        <w:t>antly more resistant to insulin-</w:t>
      </w:r>
      <w:r w:rsidR="007E0200">
        <w:t>stimulated glucose uptake when compared to all other groups</w:t>
      </w:r>
      <w:ins w:id="461" w:author="Microsoft Office User" w:date="2017-05-17T13:25:00Z">
        <w:r w:rsidR="0064019A">
          <w:t xml:space="preserve"> (Figure 1D)</w:t>
        </w:r>
      </w:ins>
      <w:ins w:id="462" w:author="Microsoft Office User" w:date="2017-07-17T15:03:00Z">
        <w:r w:rsidR="007724A7">
          <w:t>; t</w:t>
        </w:r>
      </w:ins>
      <w:r w:rsidR="007E0200">
        <w:t>hough, it is important to note that the NCD-fed, dexamethasone</w:t>
      </w:r>
      <w:ins w:id="463" w:author="Microsoft Office User" w:date="2017-07-17T15:03:00Z">
        <w:r w:rsidR="007724A7">
          <w:t>-</w:t>
        </w:r>
      </w:ins>
      <w:r w:rsidR="007E0200">
        <w:t xml:space="preserve">treated animals still experienced some insulin resistance at this high dose.  Additionally, </w:t>
      </w:r>
      <w:r w:rsidR="000E42FD">
        <w:t>HFD</w:t>
      </w:r>
      <w:ins w:id="464" w:author="Microsoft Office User" w:date="2017-07-17T15:04:00Z">
        <w:r w:rsidR="007724A7">
          <w:t xml:space="preserve"> </w:t>
        </w:r>
      </w:ins>
      <w:r w:rsidR="000E42FD">
        <w:t>dexamethasone</w:t>
      </w:r>
      <w:ins w:id="46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66" w:author="Microsoft Office User" w:date="2017-07-17T15:39:00Z">
        <w:r w:rsidR="00D32519">
          <w:t xml:space="preserve">; Figure </w:t>
        </w:r>
        <w:r w:rsidR="00A11703">
          <w:t>1E</w:t>
        </w:r>
      </w:ins>
      <w:r w:rsidR="000E42FD">
        <w:t>).</w:t>
      </w:r>
      <w:ins w:id="46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68" w:author="Microsoft Office User" w:date="2017-07-17T15:13:00Z">
        <w:r w:rsidR="00EF4EEC">
          <w:t>11</w:t>
        </w:r>
      </w:ins>
      <w:r w:rsidR="00191472">
        <w:t xml:space="preserve"> weeks of HFD) treated with dexamethasone for </w:t>
      </w:r>
      <w:ins w:id="46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70" w:author="Microsoft Office User" w:date="2017-07-17T15:36:00Z">
        <w:r w:rsidR="009C06B4">
          <w:t>)</w:t>
        </w:r>
      </w:ins>
      <w:r w:rsidR="0003545C">
        <w:t xml:space="preserve">. </w:t>
      </w:r>
      <w:r w:rsidR="0096431C">
        <w:t xml:space="preserve">As expected, blood glucose </w:t>
      </w:r>
      <w:ins w:id="47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72"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73" w:author="Microsoft Office User" w:date="2017-07-17T15:12:00Z">
        <w:r w:rsidR="00D1071D">
          <w:t>xx</w:t>
        </w:r>
      </w:ins>
      <w:commentRangeStart w:id="474"/>
      <w:commentRangeStart w:id="475"/>
      <w:r w:rsidR="00DA2A9C">
        <w:t xml:space="preserve"> </w:t>
      </w:r>
      <w:commentRangeEnd w:id="474"/>
      <w:r w:rsidR="004E0CEB">
        <w:rPr>
          <w:rStyle w:val="CommentReference"/>
        </w:rPr>
        <w:commentReference w:id="474"/>
      </w:r>
      <w:commentRangeEnd w:id="475"/>
      <w:r w:rsidR="00A7582B">
        <w:rPr>
          <w:rStyle w:val="CommentReference"/>
        </w:rPr>
        <w:commentReference w:id="47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6" w:author="Microsoft Office User" w:date="2017-05-17T14:15:00Z">
        <w:r w:rsidR="00B55F6F">
          <w:t>E</w:t>
        </w:r>
      </w:ins>
      <w:r w:rsidR="003F1693">
        <w:t xml:space="preserve">). </w:t>
      </w:r>
      <w:r w:rsidR="00CD6CE7">
        <w:t>Basal</w:t>
      </w:r>
      <w:r w:rsidR="00101A0C">
        <w:t xml:space="preserve"> </w:t>
      </w:r>
      <w:ins w:id="477" w:author="Microsoft Office User" w:date="2017-07-17T15:16:00Z">
        <w:r w:rsidR="00C543E4">
          <w:t>endogenous</w:t>
        </w:r>
      </w:ins>
      <w:r w:rsidR="00903291">
        <w:t xml:space="preserve"> glucose production</w:t>
      </w:r>
      <w:r w:rsidR="00101A0C">
        <w:t xml:space="preserve"> (</w:t>
      </w:r>
      <w:ins w:id="478" w:author="Microsoft Office User" w:date="2017-07-17T15:16:00Z">
        <w:r w:rsidR="00C543E4">
          <w:t>E</w:t>
        </w:r>
      </w:ins>
      <w:r w:rsidR="00101A0C">
        <w:t>GP)</w:t>
      </w:r>
      <w:r w:rsidR="00903291">
        <w:t xml:space="preserve"> was</w:t>
      </w:r>
      <w:r w:rsidR="00101A0C">
        <w:t xml:space="preserve"> </w:t>
      </w:r>
      <w:ins w:id="479"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80"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81" w:author="Microsoft Office User" w:date="2017-07-17T15:11:00Z">
        <w:r w:rsidR="00D1071D">
          <w:t>E</w:t>
        </w:r>
      </w:ins>
      <w:r w:rsidR="00A61850">
        <w:t xml:space="preserve">GP </w:t>
      </w:r>
      <w:r w:rsidR="00B34443">
        <w:t xml:space="preserve">being </w:t>
      </w:r>
      <w:commentRangeStart w:id="482"/>
      <w:r w:rsidR="00E25306">
        <w:t>5</w:t>
      </w:r>
      <w:r w:rsidR="00B34443">
        <w:t xml:space="preserve">-fold </w:t>
      </w:r>
      <w:commentRangeEnd w:id="482"/>
      <w:r w:rsidR="00146EBC">
        <w:rPr>
          <w:rStyle w:val="CommentReference"/>
        </w:rPr>
        <w:commentReference w:id="482"/>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83" w:author="Microsoft Office User" w:date="2017-05-17T14:15:00Z">
        <w:r w:rsidR="003A2FE4">
          <w:t xml:space="preserve"> (Figure 1</w:t>
        </w:r>
      </w:ins>
      <w:ins w:id="484" w:author="Microsoft Office User" w:date="2017-05-17T14:33:00Z">
        <w:r w:rsidR="00624A74">
          <w:t>F)</w:t>
        </w:r>
      </w:ins>
      <w:r w:rsidR="00903291">
        <w:t>.</w:t>
      </w:r>
      <w:r w:rsidR="00191472">
        <w:t xml:space="preserve"> </w:t>
      </w:r>
      <w:r w:rsidR="004E0CEB">
        <w:t>Notably, while overall glucose turnover was unchanged</w:t>
      </w:r>
      <w:ins w:id="485" w:author="Microsoft Office User" w:date="2017-05-17T14:21:00Z">
        <w:r w:rsidR="009B1258">
          <w:t xml:space="preserve"> in the presence of insulin</w:t>
        </w:r>
      </w:ins>
      <w:ins w:id="486" w:author="Microsoft Office User" w:date="2017-05-17T14:16:00Z">
        <w:r w:rsidR="00624A74">
          <w:t xml:space="preserve"> (</w:t>
        </w:r>
      </w:ins>
      <w:ins w:id="487" w:author="Microsoft Office User" w:date="2017-07-17T16:47:00Z">
        <w:r w:rsidR="00305AF5">
          <w:t xml:space="preserve">p=0.141; </w:t>
        </w:r>
      </w:ins>
      <w:ins w:id="488"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9"/>
      <w:r w:rsidR="00976FAB">
        <w:t>Figure</w:t>
      </w:r>
      <w:commentRangeEnd w:id="489"/>
      <w:r w:rsidR="000B0A44">
        <w:rPr>
          <w:rStyle w:val="CommentReference"/>
        </w:rPr>
        <w:commentReference w:id="489"/>
      </w:r>
      <w:r w:rsidR="00976FAB">
        <w:t xml:space="preserve"> 1</w:t>
      </w:r>
      <w:ins w:id="490" w:author="Microsoft Office User" w:date="2017-05-17T14:17:00Z">
        <w:r w:rsidR="00624A74">
          <w:t>H</w:t>
        </w:r>
      </w:ins>
      <w:r w:rsidR="00976FAB">
        <w:t>).</w:t>
      </w:r>
      <w:r w:rsidR="00191472">
        <w:t xml:space="preserve"> These data suggest that increased </w:t>
      </w:r>
      <w:ins w:id="491" w:author="Microsoft Office User" w:date="2017-07-17T15:16:00Z">
        <w:r w:rsidR="00C543E4">
          <w:t>E</w:t>
        </w:r>
      </w:ins>
      <w:r w:rsidR="00EF6140">
        <w:t>GP</w:t>
      </w:r>
      <w:r w:rsidR="00191472">
        <w:t xml:space="preserve"> </w:t>
      </w:r>
      <w:r w:rsidR="0003545C">
        <w:t xml:space="preserve">and </w:t>
      </w:r>
      <w:r w:rsidR="00191472">
        <w:t xml:space="preserve">reduced suppression of </w:t>
      </w:r>
      <w:ins w:id="492"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5AB8BD2B" w:rsidR="007E0200" w:rsidRDefault="002611CB">
      <w:r>
        <w:t>Obesity and chronic elevations in glucocorticoids have been associated with increased liver fat</w:t>
      </w:r>
      <w:r w:rsidR="00326112">
        <w:t xml:space="preserve"> and even </w:t>
      </w:r>
      <w:r w:rsidR="005A6A0D">
        <w:t>NAFLD</w:t>
      </w:r>
      <w:ins w:id="493" w:author="Microsoft Office User" w:date="2017-07-31T12:19:00Z">
        <w:r w:rsidR="00C70427">
          <w:t xml:space="preserve"> </w:t>
        </w:r>
        <w:r w:rsidR="00C70427">
          <w:fldChar w:fldCharType="begin" w:fldLock="1"/>
        </w:r>
      </w:ins>
      <w:r w:rsidR="00C70427">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 "properties" : { "noteIndex" : 0 }, "schema" : "https://github.com/citation-style-language/schema/raw/master/csl-citation.json" }</w:instrText>
      </w:r>
      <w:r w:rsidR="00C70427">
        <w:fldChar w:fldCharType="separate"/>
      </w:r>
      <w:r w:rsidR="00C70427" w:rsidRPr="00C70427">
        <w:rPr>
          <w:noProof/>
        </w:rPr>
        <w:t>(4,8)</w:t>
      </w:r>
      <w:ins w:id="494" w:author="Microsoft Office User" w:date="2017-07-31T12:19:00Z">
        <w:r w:rsidR="00C70427">
          <w:fldChar w:fldCharType="end"/>
        </w:r>
      </w:ins>
      <w:r w:rsidR="005A6A0D">
        <w:t>.</w:t>
      </w:r>
      <w:r w:rsidR="00326112">
        <w:t xml:space="preserve"> We observed </w:t>
      </w:r>
      <w:r w:rsidR="005C652C">
        <w:t>slight increases in plasma ALT</w:t>
      </w:r>
      <w:r w:rsidR="002C7B71">
        <w:t xml:space="preserve">, </w:t>
      </w:r>
      <w:ins w:id="49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96" w:author="Microsoft Office User" w:date="2017-07-17T16:14:00Z">
        <w:r w:rsidR="005A6A0D">
          <w:t xml:space="preserve">were </w:t>
        </w:r>
      </w:ins>
      <w:ins w:id="497" w:author="Microsoft Office User" w:date="2017-07-31T12:19:00Z">
        <w:r w:rsidR="004321B5">
          <w:t>synergistically</w:t>
        </w:r>
      </w:ins>
      <w:bookmarkStart w:id="498" w:name="_GoBack"/>
      <w:bookmarkEnd w:id="498"/>
      <w:r w:rsidR="00853FDE">
        <w:t xml:space="preserve"> </w:t>
      </w:r>
      <w:commentRangeStart w:id="499"/>
      <w:r w:rsidR="00853FDE">
        <w:t>elevated</w:t>
      </w:r>
      <w:commentRangeEnd w:id="499"/>
      <w:r w:rsidR="00372F30">
        <w:rPr>
          <w:rStyle w:val="CommentReference"/>
        </w:rPr>
        <w:commentReference w:id="499"/>
      </w:r>
      <w:r w:rsidR="00853FDE">
        <w:t xml:space="preserve"> in obese Cushing’s patients</w:t>
      </w:r>
      <w:ins w:id="500" w:author="Microsoft Office User" w:date="2017-01-28T14:04:00Z">
        <w:r w:rsidR="00C94253">
          <w:t xml:space="preserve"> (Figure 2</w:t>
        </w:r>
      </w:ins>
      <w:ins w:id="501" w:author="Microsoft Office User" w:date="2017-05-17T14:38:00Z">
        <w:r w:rsidR="00624A74">
          <w:t>A</w:t>
        </w:r>
      </w:ins>
      <w:ins w:id="502"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503" w:author="Microsoft Office User" w:date="2017-07-17T16:15:00Z">
        <w:r w:rsidR="005A6A0D">
          <w:t xml:space="preserve"> and</w:t>
        </w:r>
      </w:ins>
      <w:r w:rsidR="00B96BDB">
        <w:t xml:space="preserve"> are not sufficient to lend a diagnosis</w:t>
      </w:r>
      <w:r w:rsidR="00832CF5">
        <w:t>,</w:t>
      </w:r>
      <w:r w:rsidR="00B96BDB">
        <w:t xml:space="preserve"> we studied this</w:t>
      </w:r>
      <w:ins w:id="504" w:author="Microsoft Office User" w:date="2017-07-17T16:15:00Z">
        <w:r w:rsidR="00DB430E">
          <w:t xml:space="preserve"> outcome</w:t>
        </w:r>
      </w:ins>
      <w:r w:rsidR="00B96BDB">
        <w:t xml:space="preserve"> in our mouse model. HFD-fed, Dexamethasone treated mice had </w:t>
      </w:r>
      <w:ins w:id="505"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506" w:author="Microsoft Office User" w:date="2017-07-17T16:16:00Z">
        <w:r w:rsidR="002874F0">
          <w:t xml:space="preserve">and there was a </w:t>
        </w:r>
      </w:ins>
      <w:ins w:id="507" w:author="Microsoft Office User" w:date="2017-07-17T16:17:00Z">
        <w:r w:rsidR="002874F0">
          <w:t xml:space="preserve">significant interaction of drug and diet </w:t>
        </w:r>
      </w:ins>
      <w:r w:rsidR="00CA4094">
        <w:t>(</w:t>
      </w:r>
      <w:ins w:id="508" w:author="Microsoft Office User" w:date="2017-07-17T16:17:00Z">
        <w:r w:rsidR="002874F0">
          <w:t xml:space="preserve">p=0.0000677; </w:t>
        </w:r>
      </w:ins>
      <w:r w:rsidR="00CA4094">
        <w:t>Figure</w:t>
      </w:r>
      <w:ins w:id="509" w:author="Microsoft Office User" w:date="2017-01-28T14:04:00Z">
        <w:r w:rsidR="00C94253">
          <w:t xml:space="preserve"> 2</w:t>
        </w:r>
      </w:ins>
      <w:ins w:id="510"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11" w:author="Microsoft Office User" w:date="2017-07-17T16:18:00Z">
        <w:r w:rsidR="002874F0">
          <w:t>exac</w:t>
        </w:r>
      </w:ins>
      <w:ins w:id="512" w:author="Microsoft Office User" w:date="2017-07-17T16:19:00Z">
        <w:r w:rsidR="002874F0">
          <w:t>erbated</w:t>
        </w:r>
      </w:ins>
      <w:ins w:id="513" w:author="Microsoft Office User" w:date="2017-07-17T16:18:00Z">
        <w:r w:rsidR="002874F0">
          <w:t xml:space="preserve"> </w:t>
        </w:r>
      </w:ins>
      <w:r w:rsidR="00B97DA4">
        <w:t>lipid levels in this group</w:t>
      </w:r>
      <w:ins w:id="514" w:author="Microsoft Office User" w:date="2017-07-17T16:18:00Z">
        <w:r w:rsidR="002874F0">
          <w:t xml:space="preserve"> when compared to HFD</w:t>
        </w:r>
      </w:ins>
      <w:ins w:id="515" w:author="Microsoft Office User" w:date="2017-07-17T16:19:00Z">
        <w:r w:rsidR="002874F0">
          <w:t>-fed</w:t>
        </w:r>
      </w:ins>
      <w:ins w:id="516" w:author="Microsoft Office User" w:date="2017-07-17T16:18:00Z">
        <w:r w:rsidR="002874F0">
          <w:t xml:space="preserve"> controls</w:t>
        </w:r>
      </w:ins>
      <w:r w:rsidR="00B97DA4">
        <w:t xml:space="preserve"> (Figure</w:t>
      </w:r>
      <w:ins w:id="517" w:author="Microsoft Office User" w:date="2017-01-28T14:04:00Z">
        <w:r w:rsidR="00C94253">
          <w:t xml:space="preserve"> 2</w:t>
        </w:r>
      </w:ins>
      <w:ins w:id="518"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1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2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21" w:author="Microsoft Office User" w:date="2017-07-17T16:42:00Z">
        <w:r w:rsidR="00C62EE3">
          <w:t>,</w:t>
        </w:r>
      </w:ins>
      <w:r w:rsidR="00B63F75">
        <w:t xml:space="preserve"> w</w:t>
      </w:r>
      <w:ins w:id="522" w:author="Microsoft Office User" w:date="2017-07-17T16:20:00Z">
        <w:r>
          <w:t>ere</w:t>
        </w:r>
      </w:ins>
      <w:r w:rsidR="00B63F75">
        <w:t xml:space="preserve"> assessed via qPCR (Figure</w:t>
      </w:r>
      <w:ins w:id="523" w:author="Microsoft Office User" w:date="2017-01-28T14:04:00Z">
        <w:r w:rsidR="00C94253">
          <w:t xml:space="preserve"> 2</w:t>
        </w:r>
      </w:ins>
      <w:ins w:id="524" w:author="Microsoft Office User" w:date="2017-05-17T14:43:00Z">
        <w:r w:rsidR="00E356AD">
          <w:t>D</w:t>
        </w:r>
      </w:ins>
      <w:r w:rsidR="00B63F75">
        <w:t xml:space="preserve">).  </w:t>
      </w:r>
      <w:ins w:id="52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26" w:author="Microsoft Office User" w:date="2017-07-17T16:43:00Z">
        <w:r w:rsidR="00C62EE3">
          <w:t xml:space="preserve"> somewhat</w:t>
        </w:r>
      </w:ins>
      <w:r w:rsidR="00793D2F">
        <w:t xml:space="preserve"> elevated in response to HFD alone, </w:t>
      </w:r>
      <w:ins w:id="527" w:author="Microsoft Office User" w:date="2017-07-17T16:38:00Z">
        <w:r w:rsidR="0086228C">
          <w:t>the</w:t>
        </w:r>
        <w:r w:rsidR="00687875">
          <w:t xml:space="preserve">re was no difference between the </w:t>
        </w:r>
      </w:ins>
      <w:r w:rsidR="000E42FD">
        <w:t>dexamethasone</w:t>
      </w:r>
      <w:r w:rsidR="00C438E1">
        <w:t xml:space="preserve">-treated </w:t>
      </w:r>
      <w:ins w:id="528" w:author="Microsoft Office User" w:date="2017-07-17T16:41:00Z">
        <w:r w:rsidR="00687875">
          <w:t>groups</w:t>
        </w:r>
      </w:ins>
      <w:ins w:id="52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30" w:author="Microsoft Office User" w:date="2017-07-17T16:50:00Z">
        <w:r>
          <w:t xml:space="preserve">We </w:t>
        </w:r>
        <w:commentRangeStart w:id="531"/>
        <w:r>
          <w:t xml:space="preserve">evaluated body mass </w:t>
        </w:r>
      </w:ins>
      <w:commentRangeEnd w:id="531"/>
      <w:ins w:id="532" w:author="Microsoft Office User" w:date="2017-07-17T17:01:00Z">
        <w:r w:rsidR="00255829">
          <w:rPr>
            <w:rStyle w:val="CommentReference"/>
          </w:rPr>
          <w:commentReference w:id="531"/>
        </w:r>
      </w:ins>
      <w:ins w:id="533" w:author="Microsoft Office User" w:date="2017-07-17T16:50:00Z">
        <w:r>
          <w:t>in these mice</w:t>
        </w:r>
      </w:ins>
      <w:ins w:id="534" w:author="Microsoft Office User" w:date="2017-07-17T16:56:00Z">
        <w:r>
          <w:t xml:space="preserve"> via </w:t>
        </w:r>
        <w:proofErr w:type="spellStart"/>
        <w:r>
          <w:t>EchoMRI</w:t>
        </w:r>
        <w:proofErr w:type="spellEnd"/>
        <w:r>
          <w:t>.</w:t>
        </w:r>
      </w:ins>
      <w:ins w:id="535" w:author="Microsoft Office User" w:date="2017-07-17T16:50:00Z">
        <w:r>
          <w:t xml:space="preserve"> Contrary to expectations</w:t>
        </w:r>
      </w:ins>
      <w:ins w:id="536" w:author="Microsoft Office User" w:date="2017-07-17T16:57:00Z">
        <w:r>
          <w:t>,</w:t>
        </w:r>
      </w:ins>
      <w:ins w:id="537" w:author="Microsoft Office User" w:date="2017-07-17T16:50:00Z">
        <w:r>
          <w:t xml:space="preserve"> we observed </w:t>
        </w:r>
      </w:ins>
      <w:ins w:id="538" w:author="Microsoft Office User" w:date="2017-07-17T16:51:00Z">
        <w:r>
          <w:t>re</w:t>
        </w:r>
      </w:ins>
      <w:ins w:id="539" w:author="Microsoft Office User" w:date="2017-07-17T16:52:00Z">
        <w:r>
          <w:t>ductions in fat mass in the HFD-fed dexamethasone treated group</w:t>
        </w:r>
      </w:ins>
      <w:ins w:id="540" w:author="Microsoft Office User" w:date="2017-07-17T16:57:00Z">
        <w:r>
          <w:t xml:space="preserve"> (</w:t>
        </w:r>
        <w:commentRangeStart w:id="541"/>
        <w:r>
          <w:t>Figure</w:t>
        </w:r>
      </w:ins>
      <w:commentRangeEnd w:id="541"/>
      <w:ins w:id="542" w:author="Microsoft Office User" w:date="2017-07-17T16:59:00Z">
        <w:r w:rsidR="00E2033A">
          <w:rPr>
            <w:rStyle w:val="CommentReference"/>
          </w:rPr>
          <w:commentReference w:id="541"/>
        </w:r>
      </w:ins>
      <w:ins w:id="543" w:author="Microsoft Office User" w:date="2017-07-17T16:57:00Z">
        <w:r>
          <w:t xml:space="preserve"> 3</w:t>
        </w:r>
        <w:proofErr w:type="gramStart"/>
        <w:r>
          <w:t>A,B</w:t>
        </w:r>
        <w:proofErr w:type="gramEnd"/>
        <w:r>
          <w:t>)</w:t>
        </w:r>
      </w:ins>
      <w:ins w:id="544" w:author="Microsoft Office User" w:date="2017-07-17T16:52:00Z">
        <w:r>
          <w:t>. It is important to note that this loss was not depot specific</w:t>
        </w:r>
      </w:ins>
      <w:ins w:id="545" w:author="Microsoft Office User" w:date="2017-07-17T16:57:00Z">
        <w:r w:rsidR="00E2033A">
          <w:t xml:space="preserve"> (</w:t>
        </w:r>
        <w:commentRangeStart w:id="546"/>
        <w:r w:rsidR="00E2033A">
          <w:t>F</w:t>
        </w:r>
        <w:r>
          <w:t>igure</w:t>
        </w:r>
      </w:ins>
      <w:commentRangeEnd w:id="546"/>
      <w:ins w:id="547" w:author="Microsoft Office User" w:date="2017-07-17T16:59:00Z">
        <w:r w:rsidR="00E2033A">
          <w:rPr>
            <w:rStyle w:val="CommentReference"/>
          </w:rPr>
          <w:commentReference w:id="546"/>
        </w:r>
      </w:ins>
      <w:ins w:id="548" w:author="Microsoft Office User" w:date="2017-07-17T16:57:00Z">
        <w:r>
          <w:t xml:space="preserve"> 3C).</w:t>
        </w:r>
      </w:ins>
      <w:ins w:id="549" w:author="Microsoft Office User" w:date="2017-07-17T16:52:00Z">
        <w:r>
          <w:t xml:space="preserve"> There was no change in fat mass in response to dexamethasone treatment in the chow-fed group (Figure 3</w:t>
        </w:r>
      </w:ins>
      <w:ins w:id="550" w:author="Microsoft Office User" w:date="2017-07-17T16:58:00Z">
        <w:r>
          <w:t>B</w:t>
        </w:r>
      </w:ins>
      <w:ins w:id="551" w:author="Microsoft Office User" w:date="2017-07-17T16:52:00Z">
        <w:r>
          <w:t>).</w:t>
        </w:r>
      </w:ins>
      <w:ins w:id="552" w:author="Microsoft Office User" w:date="2017-07-17T16:50:00Z">
        <w:r>
          <w:t xml:space="preserve"> </w:t>
        </w:r>
      </w:ins>
      <w:r w:rsidR="00567887">
        <w:t xml:space="preserve">There were no significant differences in food </w:t>
      </w:r>
      <w:commentRangeStart w:id="553"/>
      <w:r w:rsidR="00567887">
        <w:t>consumption</w:t>
      </w:r>
      <w:commentRangeEnd w:id="553"/>
      <w:r w:rsidR="00567887">
        <w:rPr>
          <w:rStyle w:val="CommentReference"/>
        </w:rPr>
        <w:commentReference w:id="553"/>
      </w:r>
      <w:ins w:id="554" w:author="Microsoft Office User" w:date="2017-05-17T15:12:00Z">
        <w:r>
          <w:t xml:space="preserve"> (</w:t>
        </w:r>
        <w:commentRangeStart w:id="555"/>
        <w:r>
          <w:t>Figure</w:t>
        </w:r>
      </w:ins>
      <w:commentRangeEnd w:id="555"/>
      <w:ins w:id="556" w:author="Microsoft Office User" w:date="2017-07-17T16:59:00Z">
        <w:r w:rsidR="00E2033A">
          <w:rPr>
            <w:rStyle w:val="CommentReference"/>
          </w:rPr>
          <w:commentReference w:id="555"/>
        </w:r>
      </w:ins>
      <w:ins w:id="557" w:author="Microsoft Office User" w:date="2017-05-17T15:12:00Z">
        <w:r>
          <w:t xml:space="preserve"> 3D</w:t>
        </w:r>
        <w:r w:rsidR="000E75DF">
          <w:t>)</w:t>
        </w:r>
      </w:ins>
      <w:r w:rsidR="00567887">
        <w:t>.</w:t>
      </w:r>
      <w:ins w:id="558" w:author="Microsoft Office User" w:date="2017-07-17T17:03:00Z">
        <w:r w:rsidR="001C22CC">
          <w:t xml:space="preserve"> As expected, the HFD-fed mice had larger adipocytes compared to chow-fed mice, but there was no effect of </w:t>
        </w:r>
        <w:commentRangeStart w:id="559"/>
        <w:r w:rsidR="001C22CC">
          <w:t>dexamethasone</w:t>
        </w:r>
      </w:ins>
      <w:commentRangeEnd w:id="559"/>
      <w:ins w:id="560" w:author="Microsoft Office User" w:date="2017-07-17T17:05:00Z">
        <w:r w:rsidR="001C22CC">
          <w:rPr>
            <w:rStyle w:val="CommentReference"/>
          </w:rPr>
          <w:commentReference w:id="559"/>
        </w:r>
      </w:ins>
      <w:ins w:id="56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62"/>
      <w:r>
        <w:t>Fat cell size</w:t>
      </w:r>
      <w:r w:rsidR="00D422D1">
        <w:t>/inflammation</w:t>
      </w:r>
      <w:r>
        <w:t>…</w:t>
      </w:r>
      <w:commentRangeEnd w:id="562"/>
      <w:r w:rsidR="00FE4D5F">
        <w:rPr>
          <w:rStyle w:val="CommentReference"/>
        </w:rPr>
        <w:commentReference w:id="5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63"/>
      <w:r w:rsidRPr="00481EB2">
        <w:rPr>
          <w:color w:val="2E74B5" w:themeColor="accent1" w:themeShade="BF"/>
          <w:sz w:val="32"/>
          <w:szCs w:val="32"/>
        </w:rPr>
        <w:t>Increased</w:t>
      </w:r>
      <w:commentRangeEnd w:id="563"/>
      <w:r w:rsidR="00A979ED">
        <w:rPr>
          <w:rStyle w:val="CommentReference"/>
        </w:rPr>
        <w:commentReference w:id="56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64"/>
      <w:r>
        <w:rPr>
          <w:color w:val="000000" w:themeColor="text1"/>
        </w:rPr>
        <w:t>NAFLD</w:t>
      </w:r>
      <w:commentRangeEnd w:id="564"/>
      <w:r w:rsidR="00DD4CD8">
        <w:rPr>
          <w:rStyle w:val="CommentReference"/>
        </w:rPr>
        <w:commentReference w:id="564"/>
      </w:r>
      <w:r w:rsidR="003E7C21">
        <w:rPr>
          <w:color w:val="000000" w:themeColor="text1"/>
        </w:rPr>
        <w:t>, and has been shown to increase with glucocorticoid treatment</w:t>
      </w:r>
      <w:ins w:id="565" w:author="Microsoft Office User" w:date="2017-07-18T11:43:00Z">
        <w:r w:rsidR="00271BB3">
          <w:rPr>
            <w:color w:val="000000" w:themeColor="text1"/>
          </w:rPr>
          <w:t>, though the underlying mechanisms are unclear</w:t>
        </w:r>
      </w:ins>
      <w:r>
        <w:rPr>
          <w:color w:val="000000" w:themeColor="text1"/>
        </w:rPr>
        <w:t>.</w:t>
      </w:r>
      <w:ins w:id="56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67" w:author="Microsoft Office User" w:date="2017-01-28T14:05:00Z">
        <w:r w:rsidR="00C94253">
          <w:rPr>
            <w:color w:val="000000" w:themeColor="text1"/>
          </w:rPr>
          <w:t>figure 4</w:t>
        </w:r>
      </w:ins>
      <w:ins w:id="568" w:author="Microsoft Office User" w:date="2017-05-17T15:36:00Z">
        <w:r w:rsidR="00B06214">
          <w:rPr>
            <w:color w:val="000000" w:themeColor="text1"/>
          </w:rPr>
          <w:t>A-</w:t>
        </w:r>
      </w:ins>
      <w:ins w:id="56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70" w:author="Microsoft Office User" w:date="2017-07-18T11:18:00Z">
        <w:r w:rsidR="00A14D1A">
          <w:rPr>
            <w:color w:val="000000" w:themeColor="text1"/>
          </w:rPr>
          <w:t xml:space="preserve"> (</w:t>
        </w:r>
        <w:commentRangeStart w:id="571"/>
        <w:r w:rsidR="00A14D1A">
          <w:rPr>
            <w:color w:val="000000" w:themeColor="text1"/>
          </w:rPr>
          <w:t>p</w:t>
        </w:r>
        <w:commentRangeEnd w:id="571"/>
        <w:r w:rsidR="00A14D1A">
          <w:rPr>
            <w:rStyle w:val="CommentReference"/>
          </w:rPr>
          <w:commentReference w:id="571"/>
        </w:r>
        <w:r w:rsidR="00A14D1A">
          <w:rPr>
            <w:color w:val="000000" w:themeColor="text1"/>
          </w:rPr>
          <w:t>=)</w:t>
        </w:r>
      </w:ins>
      <w:r w:rsidR="00E00C8F">
        <w:rPr>
          <w:color w:val="000000" w:themeColor="text1"/>
        </w:rPr>
        <w:t xml:space="preserve"> and increased glycerol release into the media</w:t>
      </w:r>
      <w:ins w:id="572" w:author="Microsoft Office User" w:date="2017-07-18T11:18:00Z">
        <w:r w:rsidR="00A14D1A">
          <w:rPr>
            <w:color w:val="000000" w:themeColor="text1"/>
          </w:rPr>
          <w:t xml:space="preserve"> (</w:t>
        </w:r>
        <w:commentRangeStart w:id="573"/>
        <w:r w:rsidR="00A14D1A">
          <w:rPr>
            <w:color w:val="000000" w:themeColor="text1"/>
          </w:rPr>
          <w:t>p</w:t>
        </w:r>
        <w:commentRangeEnd w:id="573"/>
        <w:r w:rsidR="00A14D1A">
          <w:rPr>
            <w:rStyle w:val="CommentReference"/>
          </w:rPr>
          <w:commentReference w:id="57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74" w:author="Microsoft Office User" w:date="2017-07-14T15:30:00Z">
        <w:r w:rsidR="00B53A40">
          <w:rPr>
            <w:color w:val="000000" w:themeColor="text1"/>
          </w:rPr>
          <w:t xml:space="preserve"> </w:t>
        </w:r>
      </w:ins>
      <w:proofErr w:type="gramStart"/>
      <w:ins w:id="575" w:author="Microsoft Office User" w:date="2017-05-17T15:37:00Z">
        <w:r w:rsidR="00B06214">
          <w:rPr>
            <w:color w:val="000000" w:themeColor="text1"/>
          </w:rPr>
          <w:t>A,B</w:t>
        </w:r>
      </w:ins>
      <w:proofErr w:type="gramEnd"/>
      <w:ins w:id="57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77" w:author="Microsoft Office User" w:date="2017-01-28T14:26:00Z">
        <w:r w:rsidR="007D159C">
          <w:rPr>
            <w:color w:val="000000" w:themeColor="text1"/>
          </w:rPr>
          <w:t xml:space="preserve"> 4</w:t>
        </w:r>
      </w:ins>
      <w:ins w:id="578" w:author="Microsoft Office User" w:date="2017-07-14T15:30:00Z">
        <w:r w:rsidR="00B53A40">
          <w:rPr>
            <w:color w:val="000000" w:themeColor="text1"/>
          </w:rPr>
          <w:t xml:space="preserve"> </w:t>
        </w:r>
      </w:ins>
      <w:proofErr w:type="gramStart"/>
      <w:ins w:id="57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80"/>
      <w:r w:rsidR="00EA22A1">
        <w:rPr>
          <w:color w:val="000000" w:themeColor="text1"/>
        </w:rPr>
        <w:t>ATGL</w:t>
      </w:r>
      <w:commentRangeEnd w:id="580"/>
      <w:r w:rsidR="00834FC4">
        <w:rPr>
          <w:rStyle w:val="CommentReference"/>
        </w:rPr>
        <w:commentReference w:id="58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8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82"/>
      <w:r w:rsidR="00D76442">
        <w:rPr>
          <w:color w:val="000000" w:themeColor="text1"/>
        </w:rPr>
        <w:t>treatment</w:t>
      </w:r>
      <w:commentRangeEnd w:id="582"/>
      <w:r w:rsidR="00372F30">
        <w:rPr>
          <w:rStyle w:val="CommentReference"/>
        </w:rPr>
        <w:commentReference w:id="582"/>
      </w:r>
      <w:r w:rsidR="00BD6ED7">
        <w:rPr>
          <w:color w:val="000000" w:themeColor="text1"/>
        </w:rPr>
        <w:t xml:space="preserve"> in 3T3-L1 cells</w:t>
      </w:r>
      <w:ins w:id="583" w:author="Microsoft Office User" w:date="2017-07-18T12:05:00Z">
        <w:r w:rsidR="003A5F27">
          <w:rPr>
            <w:color w:val="000000" w:themeColor="text1"/>
          </w:rPr>
          <w:t xml:space="preserve"> at the transcript</w:t>
        </w:r>
      </w:ins>
      <w:ins w:id="584" w:author="Microsoft Office User" w:date="2017-07-18T12:06:00Z">
        <w:r w:rsidR="003A5F27">
          <w:rPr>
            <w:color w:val="000000" w:themeColor="text1"/>
          </w:rPr>
          <w:t xml:space="preserve"> (</w:t>
        </w:r>
        <w:commentRangeStart w:id="585"/>
        <w:r w:rsidR="003A5F27">
          <w:rPr>
            <w:color w:val="000000" w:themeColor="text1"/>
          </w:rPr>
          <w:t>p</w:t>
        </w:r>
        <w:commentRangeEnd w:id="585"/>
        <w:r w:rsidR="003A5F27">
          <w:rPr>
            <w:rStyle w:val="CommentReference"/>
          </w:rPr>
          <w:commentReference w:id="585"/>
        </w:r>
        <w:r w:rsidR="003A5F27">
          <w:rPr>
            <w:color w:val="000000" w:themeColor="text1"/>
          </w:rPr>
          <w:t>=)</w:t>
        </w:r>
      </w:ins>
      <w:ins w:id="586" w:author="Microsoft Office User" w:date="2017-07-18T12:05:00Z">
        <w:r w:rsidR="003A5F27">
          <w:rPr>
            <w:color w:val="000000" w:themeColor="text1"/>
          </w:rPr>
          <w:t xml:space="preserve"> and protein</w:t>
        </w:r>
      </w:ins>
      <w:ins w:id="587" w:author="Microsoft Office User" w:date="2017-07-18T12:06:00Z">
        <w:r w:rsidR="003A5F27">
          <w:rPr>
            <w:color w:val="000000" w:themeColor="text1"/>
          </w:rPr>
          <w:t xml:space="preserve"> (</w:t>
        </w:r>
        <w:commentRangeStart w:id="588"/>
        <w:r w:rsidR="003A5F27">
          <w:rPr>
            <w:color w:val="000000" w:themeColor="text1"/>
          </w:rPr>
          <w:t>p</w:t>
        </w:r>
        <w:commentRangeEnd w:id="588"/>
        <w:r w:rsidR="003A5F27">
          <w:rPr>
            <w:rStyle w:val="CommentReference"/>
          </w:rPr>
          <w:commentReference w:id="588"/>
        </w:r>
        <w:r w:rsidR="003A5F27">
          <w:rPr>
            <w:color w:val="000000" w:themeColor="text1"/>
          </w:rPr>
          <w:t>=)</w:t>
        </w:r>
      </w:ins>
      <w:ins w:id="589" w:author="Microsoft Office User" w:date="2017-07-18T12:05:00Z">
        <w:r w:rsidR="003A5F27">
          <w:rPr>
            <w:color w:val="000000" w:themeColor="text1"/>
          </w:rPr>
          <w:t xml:space="preserve"> level</w:t>
        </w:r>
      </w:ins>
      <w:r w:rsidR="00360BF1">
        <w:rPr>
          <w:color w:val="000000" w:themeColor="text1"/>
        </w:rPr>
        <w:t>.</w:t>
      </w:r>
      <w:ins w:id="590" w:author="Microsoft Office User" w:date="2017-07-18T11:25:00Z">
        <w:r w:rsidR="00A7294B">
          <w:rPr>
            <w:color w:val="000000" w:themeColor="text1"/>
          </w:rPr>
          <w:t xml:space="preserve"> These data </w:t>
        </w:r>
      </w:ins>
      <w:ins w:id="591" w:author="Microsoft Office User" w:date="2017-07-18T11:32:00Z">
        <w:r w:rsidR="001D224D">
          <w:rPr>
            <w:color w:val="000000" w:themeColor="text1"/>
          </w:rPr>
          <w:t>show that</w:t>
        </w:r>
      </w:ins>
      <w:ins w:id="59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93" w:author="Microsoft Office User" w:date="2017-01-28T14:05:00Z">
        <w:r w:rsidR="00C94253">
          <w:rPr>
            <w:color w:val="000000" w:themeColor="text1"/>
          </w:rPr>
          <w:t xml:space="preserve"> 4</w:t>
        </w:r>
      </w:ins>
      <w:ins w:id="59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9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95"/>
      <w:r w:rsidR="00850A4C">
        <w:rPr>
          <w:rStyle w:val="CommentReference"/>
        </w:rPr>
        <w:commentReference w:id="59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96" w:author="Microsoft Office User" w:date="2017-07-14T15:11:00Z">
        <w:r w:rsidR="00E933DE">
          <w:rPr>
            <w:color w:val="000000" w:themeColor="text1"/>
          </w:rPr>
          <w:t xml:space="preserve"> significant</w:t>
        </w:r>
      </w:ins>
      <w:r w:rsidR="006B18E4">
        <w:rPr>
          <w:color w:val="000000" w:themeColor="text1"/>
        </w:rPr>
        <w:t xml:space="preserve"> increases in</w:t>
      </w:r>
      <w:ins w:id="597" w:author="Microsoft Office User" w:date="2017-07-14T15:23:00Z">
        <w:r w:rsidR="00A2566C">
          <w:rPr>
            <w:color w:val="000000" w:themeColor="text1"/>
          </w:rPr>
          <w:t xml:space="preserve"> basal </w:t>
        </w:r>
      </w:ins>
      <w:ins w:id="598" w:author="Microsoft Office User" w:date="2017-07-14T15:26:00Z">
        <w:r w:rsidR="00A2566C">
          <w:rPr>
            <w:color w:val="000000" w:themeColor="text1"/>
          </w:rPr>
          <w:t>(p&lt;0.01)</w:t>
        </w:r>
      </w:ins>
      <w:ins w:id="599" w:author="Microsoft Office User" w:date="2017-07-14T15:23:00Z">
        <w:r w:rsidR="00A2566C">
          <w:rPr>
            <w:color w:val="000000" w:themeColor="text1"/>
          </w:rPr>
          <w:t>, fasted (p=</w:t>
        </w:r>
      </w:ins>
      <w:ins w:id="600" w:author="Microsoft Office User" w:date="2017-07-14T15:25:00Z">
        <w:r w:rsidR="00A2566C">
          <w:rPr>
            <w:color w:val="000000" w:themeColor="text1"/>
          </w:rPr>
          <w:t>0.01</w:t>
        </w:r>
      </w:ins>
      <w:ins w:id="601" w:author="Microsoft Office User" w:date="2017-07-14T15:23:00Z">
        <w:r w:rsidR="00A2566C">
          <w:rPr>
            <w:color w:val="000000" w:themeColor="text1"/>
          </w:rPr>
          <w:t>) and stimulated</w:t>
        </w:r>
      </w:ins>
      <w:ins w:id="602" w:author="Microsoft Office User" w:date="2017-07-14T15:24:00Z">
        <w:r w:rsidR="00A2566C">
          <w:rPr>
            <w:color w:val="000000" w:themeColor="text1"/>
          </w:rPr>
          <w:t xml:space="preserve"> </w:t>
        </w:r>
      </w:ins>
      <w:ins w:id="60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604" w:author="Microsoft Office User" w:date="2017-07-14T15:24:00Z">
        <w:r w:rsidR="00A2566C">
          <w:rPr>
            <w:color w:val="000000" w:themeColor="text1"/>
          </w:rPr>
          <w:t>as well as basal (p&lt;</w:t>
        </w:r>
      </w:ins>
      <w:ins w:id="605" w:author="Microsoft Office User" w:date="2017-07-14T15:26:00Z">
        <w:r w:rsidR="00A2566C">
          <w:rPr>
            <w:color w:val="000000" w:themeColor="text1"/>
          </w:rPr>
          <w:t>0.01</w:t>
        </w:r>
      </w:ins>
      <w:ins w:id="606" w:author="Microsoft Office User" w:date="2017-07-14T15:24:00Z">
        <w:r w:rsidR="00A2566C">
          <w:rPr>
            <w:color w:val="000000" w:themeColor="text1"/>
          </w:rPr>
          <w:t>) and stimulated (p&lt;</w:t>
        </w:r>
      </w:ins>
      <w:ins w:id="607" w:author="Microsoft Office User" w:date="2017-07-14T15:26:00Z">
        <w:r w:rsidR="00A2566C">
          <w:rPr>
            <w:color w:val="000000" w:themeColor="text1"/>
          </w:rPr>
          <w:t>0.01</w:t>
        </w:r>
      </w:ins>
      <w:ins w:id="608" w:author="Microsoft Office User" w:date="2017-07-14T15:24:00Z">
        <w:r w:rsidR="00A2566C">
          <w:rPr>
            <w:color w:val="000000" w:themeColor="text1"/>
          </w:rPr>
          <w:t>)</w:t>
        </w:r>
      </w:ins>
      <w:r w:rsidR="004E70A0">
        <w:rPr>
          <w:color w:val="000000" w:themeColor="text1"/>
        </w:rPr>
        <w:t xml:space="preserve"> free fatty acids</w:t>
      </w:r>
      <w:ins w:id="609" w:author="Microsoft Office User" w:date="2017-07-14T15:12:00Z">
        <w:r w:rsidR="00A2566C">
          <w:rPr>
            <w:color w:val="000000" w:themeColor="text1"/>
          </w:rPr>
          <w:t xml:space="preserve">, </w:t>
        </w:r>
      </w:ins>
      <w:ins w:id="610" w:author="Microsoft Office User" w:date="2017-07-14T15:20:00Z">
        <w:r w:rsidR="00C47964">
          <w:rPr>
            <w:color w:val="000000" w:themeColor="text1"/>
          </w:rPr>
          <w:t>indicating</w:t>
        </w:r>
      </w:ins>
      <w:ins w:id="611" w:author="Microsoft Office User" w:date="2017-07-18T11:22:00Z">
        <w:r w:rsidR="00DD7567">
          <w:rPr>
            <w:color w:val="000000" w:themeColor="text1"/>
          </w:rPr>
          <w:t xml:space="preserve"> dexamethasone enhances</w:t>
        </w:r>
      </w:ins>
      <w:ins w:id="612" w:author="Microsoft Office User" w:date="2017-07-18T11:23:00Z">
        <w:r w:rsidR="00DD7567">
          <w:rPr>
            <w:color w:val="000000" w:themeColor="text1"/>
          </w:rPr>
          <w:t xml:space="preserve"> basal and stimulated</w:t>
        </w:r>
      </w:ins>
      <w:ins w:id="613" w:author="Microsoft Office User" w:date="2017-07-14T15:20:00Z">
        <w:r w:rsidR="00C47964">
          <w:rPr>
            <w:color w:val="000000" w:themeColor="text1"/>
          </w:rPr>
          <w:t xml:space="preserve"> </w:t>
        </w:r>
        <w:r w:rsidR="00C26456">
          <w:rPr>
            <w:color w:val="000000" w:themeColor="text1"/>
          </w:rPr>
          <w:t>lipolysis</w:t>
        </w:r>
      </w:ins>
      <w:ins w:id="614" w:author="Microsoft Office User" w:date="2017-07-18T11:22:00Z">
        <w:r w:rsidR="00DD7567">
          <w:rPr>
            <w:color w:val="000000" w:themeColor="text1"/>
          </w:rPr>
          <w:t xml:space="preserve"> </w:t>
        </w:r>
        <w:r w:rsidR="00DD7567" w:rsidRPr="00FB125E">
          <w:rPr>
            <w:i/>
            <w:color w:val="000000" w:themeColor="text1"/>
          </w:rPr>
          <w:t>in vivo</w:t>
        </w:r>
      </w:ins>
      <w:ins w:id="615" w:author="Microsoft Office User" w:date="2017-07-18T11:24:00Z">
        <w:r w:rsidR="00A7294B">
          <w:rPr>
            <w:color w:val="000000" w:themeColor="text1"/>
          </w:rPr>
          <w:t xml:space="preserve"> in chow-fed mice</w:t>
        </w:r>
      </w:ins>
      <w:r w:rsidR="004E70A0">
        <w:rPr>
          <w:color w:val="000000" w:themeColor="text1"/>
        </w:rPr>
        <w:t>.</w:t>
      </w:r>
      <w:ins w:id="616" w:author="Microsoft Office User" w:date="2017-07-26T11:08:00Z">
        <w:r w:rsidR="0097462F">
          <w:rPr>
            <w:color w:val="000000" w:themeColor="text1"/>
          </w:rPr>
          <w:t xml:space="preserve"> </w:t>
        </w:r>
      </w:ins>
      <w:ins w:id="61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18" w:author="Microsoft Office User" w:date="2017-07-18T11:55:00Z">
        <w:r w:rsidR="006066A2">
          <w:rPr>
            <w:color w:val="000000" w:themeColor="text1"/>
          </w:rPr>
          <w:t xml:space="preserve">analysis in the inguinal </w:t>
        </w:r>
      </w:ins>
      <w:ins w:id="619" w:author="Microsoft Office User" w:date="2017-07-18T11:56:00Z">
        <w:r w:rsidR="006066A2">
          <w:rPr>
            <w:color w:val="000000" w:themeColor="text1"/>
          </w:rPr>
          <w:t xml:space="preserve">white </w:t>
        </w:r>
      </w:ins>
      <w:ins w:id="620" w:author="Microsoft Office User" w:date="2017-07-18T11:55:00Z">
        <w:r w:rsidR="006066A2">
          <w:rPr>
            <w:color w:val="000000" w:themeColor="text1"/>
          </w:rPr>
          <w:t>adipose tissue</w:t>
        </w:r>
      </w:ins>
      <w:ins w:id="621"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22" w:author="Microsoft Office User" w:date="2017-07-18T11:55:00Z">
        <w:r w:rsidR="006066A2">
          <w:rPr>
            <w:color w:val="000000" w:themeColor="text1"/>
          </w:rPr>
          <w:t xml:space="preserve"> </w:t>
        </w:r>
      </w:ins>
      <w:ins w:id="623" w:author="Microsoft Office User" w:date="2017-07-18T11:56:00Z">
        <w:r w:rsidR="006066A2">
          <w:rPr>
            <w:color w:val="000000" w:themeColor="text1"/>
          </w:rPr>
          <w:t>show</w:t>
        </w:r>
      </w:ins>
      <w:ins w:id="624" w:author="Microsoft Office User" w:date="2017-07-18T12:01:00Z">
        <w:r w:rsidR="006066A2">
          <w:rPr>
            <w:color w:val="000000" w:themeColor="text1"/>
          </w:rPr>
          <w:t>s</w:t>
        </w:r>
      </w:ins>
      <w:ins w:id="62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26" w:author="Microsoft Office User" w:date="2017-07-18T11:57:00Z">
        <w:r w:rsidR="006066A2">
          <w:rPr>
            <w:color w:val="000000" w:themeColor="text1"/>
          </w:rPr>
          <w:t>dexamethasone-treated mice compared to controls (</w:t>
        </w:r>
        <w:commentRangeStart w:id="627"/>
        <w:r w:rsidR="006066A2">
          <w:rPr>
            <w:color w:val="000000" w:themeColor="text1"/>
          </w:rPr>
          <w:t>p</w:t>
        </w:r>
      </w:ins>
      <w:commentRangeEnd w:id="627"/>
      <w:ins w:id="628" w:author="Microsoft Office User" w:date="2017-07-18T11:58:00Z">
        <w:r w:rsidR="006066A2">
          <w:rPr>
            <w:rStyle w:val="CommentReference"/>
          </w:rPr>
          <w:commentReference w:id="627"/>
        </w:r>
      </w:ins>
      <w:ins w:id="629" w:author="Microsoft Office User" w:date="2017-07-18T11:57:00Z">
        <w:r w:rsidR="006066A2">
          <w:rPr>
            <w:color w:val="000000" w:themeColor="text1"/>
          </w:rPr>
          <w:t>=</w:t>
        </w:r>
      </w:ins>
      <w:ins w:id="630" w:author="Microsoft Office User" w:date="2017-07-18T11:58:00Z">
        <w:r w:rsidR="006066A2">
          <w:rPr>
            <w:color w:val="000000" w:themeColor="text1"/>
          </w:rPr>
          <w:t>; Figure 4F</w:t>
        </w:r>
      </w:ins>
      <w:ins w:id="631" w:author="Microsoft Office User" w:date="2017-07-18T11:57:00Z">
        <w:r w:rsidR="006066A2">
          <w:rPr>
            <w:color w:val="000000" w:themeColor="text1"/>
          </w:rPr>
          <w:t>)</w:t>
        </w:r>
      </w:ins>
      <w:ins w:id="63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3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34" w:author="Microsoft Office User" w:date="2017-07-18T11:42:00Z">
        <w:r>
          <w:rPr>
            <w:color w:val="000000" w:themeColor="text1"/>
          </w:rPr>
          <w:t xml:space="preserve">is seen </w:t>
        </w:r>
      </w:ins>
      <w:ins w:id="635" w:author="Microsoft Office User" w:date="2017-07-18T11:40:00Z">
        <w:r>
          <w:rPr>
            <w:color w:val="000000" w:themeColor="text1"/>
          </w:rPr>
          <w:t>in the chow-fed mice.</w:t>
        </w:r>
      </w:ins>
      <w:ins w:id="636" w:author="Microsoft Office User" w:date="2017-07-18T11:42:00Z">
        <w:r>
          <w:rPr>
            <w:color w:val="000000" w:themeColor="text1"/>
          </w:rPr>
          <w:t xml:space="preserve"> </w:t>
        </w:r>
      </w:ins>
      <w:r w:rsidR="009328A5">
        <w:rPr>
          <w:color w:val="000000" w:themeColor="text1"/>
        </w:rPr>
        <w:t xml:space="preserve">To </w:t>
      </w:r>
      <w:ins w:id="637"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38" w:author="Microsoft Office User" w:date="2017-07-14T15:37:00Z">
        <w:r w:rsidR="00D24DAD">
          <w:rPr>
            <w:color w:val="000000" w:themeColor="text1"/>
          </w:rPr>
          <w:t>F</w:t>
        </w:r>
      </w:ins>
      <w:r w:rsidR="006E12A6">
        <w:rPr>
          <w:color w:val="000000" w:themeColor="text1"/>
        </w:rPr>
        <w:t>igure</w:t>
      </w:r>
      <w:ins w:id="639" w:author="Microsoft Office User" w:date="2017-01-28T14:07:00Z">
        <w:r w:rsidR="007B1901">
          <w:rPr>
            <w:color w:val="000000" w:themeColor="text1"/>
          </w:rPr>
          <w:t xml:space="preserve"> 5</w:t>
        </w:r>
      </w:ins>
      <w:ins w:id="64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41" w:author="Microsoft Office User" w:date="2017-07-18T11:27:00Z">
        <w:r w:rsidR="00751CFD">
          <w:rPr>
            <w:color w:val="000000" w:themeColor="text1"/>
          </w:rPr>
          <w:t>As expected</w:t>
        </w:r>
      </w:ins>
      <w:r w:rsidR="006E12A6">
        <w:rPr>
          <w:color w:val="000000" w:themeColor="text1"/>
        </w:rPr>
        <w:t xml:space="preserve">, </w:t>
      </w:r>
      <w:ins w:id="642" w:author="Microsoft Office User" w:date="2017-07-27T11:37:00Z">
        <w:r w:rsidR="009774BB">
          <w:rPr>
            <w:color w:val="000000" w:themeColor="text1"/>
          </w:rPr>
          <w:t xml:space="preserve">serum </w:t>
        </w:r>
      </w:ins>
      <w:del w:id="643" w:author="Microsoft Office User" w:date="2017-07-27T11:37:00Z">
        <w:r w:rsidR="005F037C" w:rsidDel="009774BB">
          <w:rPr>
            <w:color w:val="000000" w:themeColor="text1"/>
          </w:rPr>
          <w:delText>lipolysis</w:delText>
        </w:r>
      </w:del>
      <w:ins w:id="644"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45"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4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4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48"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49"/>
      <w:r w:rsidR="00250376">
        <w:rPr>
          <w:color w:val="000000" w:themeColor="text1"/>
        </w:rPr>
        <w:t xml:space="preserve">ATGL </w:t>
      </w:r>
      <w:commentRangeStart w:id="650"/>
      <w:r w:rsidR="00250376">
        <w:rPr>
          <w:color w:val="000000" w:themeColor="text1"/>
        </w:rPr>
        <w:t>and</w:t>
      </w:r>
      <w:commentRangeEnd w:id="650"/>
      <w:r w:rsidR="00CB723C">
        <w:rPr>
          <w:rStyle w:val="CommentReference"/>
        </w:rPr>
        <w:commentReference w:id="650"/>
      </w:r>
      <w:r w:rsidR="00250376">
        <w:rPr>
          <w:color w:val="000000" w:themeColor="text1"/>
        </w:rPr>
        <w:t xml:space="preserve"> HSL</w:t>
      </w:r>
      <w:commentRangeEnd w:id="649"/>
      <w:r w:rsidR="00354C68">
        <w:rPr>
          <w:rStyle w:val="CommentReference"/>
        </w:rPr>
        <w:commentReference w:id="64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51"/>
      <w:r>
        <w:rPr>
          <w:color w:val="000000" w:themeColor="text1"/>
        </w:rPr>
        <w:t>mice</w:t>
      </w:r>
      <w:commentRangeEnd w:id="651"/>
      <w:r w:rsidR="00D555D6">
        <w:rPr>
          <w:rStyle w:val="CommentReference"/>
        </w:rPr>
        <w:commentReference w:id="651"/>
      </w:r>
      <w:ins w:id="65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5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54"/>
      <w:r>
        <w:rPr>
          <w:color w:val="000000" w:themeColor="text1"/>
        </w:rPr>
        <w:t>diet</w:t>
      </w:r>
      <w:commentRangeEnd w:id="654"/>
      <w:r w:rsidR="00372F30">
        <w:rPr>
          <w:rStyle w:val="CommentReference"/>
        </w:rPr>
        <w:commentReference w:id="654"/>
      </w:r>
      <w:ins w:id="655" w:author="Microsoft Office User" w:date="2017-07-14T15:40:00Z">
        <w:r w:rsidR="006E4062">
          <w:rPr>
            <w:color w:val="000000" w:themeColor="text1"/>
          </w:rPr>
          <w:t xml:space="preserve"> at both the transcript </w:t>
        </w:r>
      </w:ins>
      <w:ins w:id="656" w:author="Microsoft Office User" w:date="2017-07-14T15:42:00Z">
        <w:r w:rsidR="005D752F">
          <w:rPr>
            <w:color w:val="000000" w:themeColor="text1"/>
          </w:rPr>
          <w:t xml:space="preserve">(p=0.02) </w:t>
        </w:r>
      </w:ins>
      <w:ins w:id="657" w:author="Microsoft Office User" w:date="2017-07-14T15:40:00Z">
        <w:r w:rsidR="006E4062">
          <w:rPr>
            <w:color w:val="000000" w:themeColor="text1"/>
          </w:rPr>
          <w:t>and protein</w:t>
        </w:r>
      </w:ins>
      <w:ins w:id="658" w:author="Microsoft Office User" w:date="2017-07-14T15:42:00Z">
        <w:r w:rsidR="005D752F">
          <w:rPr>
            <w:color w:val="000000" w:themeColor="text1"/>
          </w:rPr>
          <w:t xml:space="preserve"> (p=</w:t>
        </w:r>
      </w:ins>
      <w:ins w:id="659" w:author="Microsoft Office User" w:date="2017-07-14T15:43:00Z">
        <w:r w:rsidR="00354C68">
          <w:rPr>
            <w:color w:val="000000" w:themeColor="text1"/>
          </w:rPr>
          <w:t>0.003)</w:t>
        </w:r>
      </w:ins>
      <w:ins w:id="660" w:author="Microsoft Office User" w:date="2017-07-14T15:40:00Z">
        <w:r w:rsidR="006E4062">
          <w:rPr>
            <w:color w:val="000000" w:themeColor="text1"/>
          </w:rPr>
          <w:t xml:space="preserve"> level</w:t>
        </w:r>
      </w:ins>
      <w:r w:rsidR="00250376">
        <w:rPr>
          <w:color w:val="000000" w:themeColor="text1"/>
        </w:rPr>
        <w:t xml:space="preserve">. </w:t>
      </w:r>
      <w:commentRangeStart w:id="661"/>
      <w:r>
        <w:rPr>
          <w:color w:val="000000" w:themeColor="text1"/>
        </w:rPr>
        <w:t>These</w:t>
      </w:r>
      <w:commentRangeEnd w:id="661"/>
      <w:r w:rsidR="006139F2">
        <w:rPr>
          <w:rStyle w:val="CommentReference"/>
        </w:rPr>
        <w:commentReference w:id="661"/>
      </w:r>
      <w:r>
        <w:rPr>
          <w:color w:val="000000" w:themeColor="text1"/>
        </w:rPr>
        <w:t xml:space="preserve"> d</w:t>
      </w:r>
      <w:r w:rsidR="00DD385B">
        <w:rPr>
          <w:color w:val="000000" w:themeColor="text1"/>
        </w:rPr>
        <w:t xml:space="preserve">ata </w:t>
      </w:r>
      <w:ins w:id="662"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63"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64" w:author="Microsoft Office User" w:date="2017-07-18T12:41:00Z"/>
          <w:color w:val="000000" w:themeColor="text1"/>
        </w:rPr>
      </w:pPr>
    </w:p>
    <w:p w14:paraId="02A7798D" w14:textId="7B9F6408" w:rsidR="00313C04" w:rsidRDefault="00313C04" w:rsidP="00EA22A1">
      <w:pPr>
        <w:rPr>
          <w:color w:val="000000" w:themeColor="text1"/>
        </w:rPr>
      </w:pPr>
      <w:ins w:id="665"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66" w:author="Microsoft Office User" w:date="2017-07-18T12:43:00Z">
        <w:r w:rsidR="00123D9D">
          <w:rPr>
            <w:color w:val="000000" w:themeColor="text1"/>
          </w:rPr>
          <w:t>were not convinced that these were primarily responsible</w:t>
        </w:r>
      </w:ins>
      <w:ins w:id="667" w:author="Microsoft Office User" w:date="2017-07-18T12:44:00Z">
        <w:r w:rsidR="00123D9D">
          <w:rPr>
            <w:color w:val="000000" w:themeColor="text1"/>
          </w:rPr>
          <w:t xml:space="preserve"> as we </w:t>
        </w:r>
      </w:ins>
      <w:ins w:id="668" w:author="Microsoft Office User" w:date="2017-07-18T12:41:00Z">
        <w:r w:rsidR="00123D9D">
          <w:rPr>
            <w:color w:val="000000" w:themeColor="text1"/>
          </w:rPr>
          <w:t>did not find th</w:t>
        </w:r>
        <w:r>
          <w:rPr>
            <w:color w:val="000000" w:themeColor="text1"/>
          </w:rPr>
          <w:t>e</w:t>
        </w:r>
      </w:ins>
      <w:ins w:id="669" w:author="Microsoft Office User" w:date="2017-07-18T12:44:00Z">
        <w:r w:rsidR="00123D9D">
          <w:rPr>
            <w:color w:val="000000" w:themeColor="text1"/>
          </w:rPr>
          <w:t>m</w:t>
        </w:r>
      </w:ins>
      <w:ins w:id="670" w:author="Microsoft Office User" w:date="2017-07-18T12:41:00Z">
        <w:r>
          <w:rPr>
            <w:color w:val="000000" w:themeColor="text1"/>
          </w:rPr>
          <w:t xml:space="preserve"> to be consistently elevated following </w:t>
        </w:r>
      </w:ins>
      <w:ins w:id="671" w:author="Microsoft Office User" w:date="2017-07-18T12:42:00Z">
        <w:r>
          <w:rPr>
            <w:color w:val="000000" w:themeColor="text1"/>
          </w:rPr>
          <w:t>dexamethasone treatment</w:t>
        </w:r>
      </w:ins>
      <w:ins w:id="672" w:author="Microsoft Office User" w:date="2017-07-18T12:44:00Z">
        <w:r w:rsidR="00123D9D">
          <w:rPr>
            <w:color w:val="000000" w:themeColor="text1"/>
          </w:rPr>
          <w:t>; therefore</w:t>
        </w:r>
      </w:ins>
      <w:ins w:id="673" w:author="Microsoft Office User" w:date="2017-07-18T12:46:00Z">
        <w:r w:rsidR="00D44965">
          <w:rPr>
            <w:color w:val="000000" w:themeColor="text1"/>
          </w:rPr>
          <w:t>,</w:t>
        </w:r>
      </w:ins>
      <w:ins w:id="674"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75" w:author="Microsoft Office User" w:date="2017-07-18T12:47:00Z"/>
          <w:color w:val="000000" w:themeColor="text1"/>
        </w:rPr>
      </w:pPr>
    </w:p>
    <w:p w14:paraId="11FDA32C" w14:textId="3401CF2A" w:rsidR="00B06A76" w:rsidRPr="0095015B" w:rsidRDefault="00B06A76" w:rsidP="00EA22A1">
      <w:pPr>
        <w:rPr>
          <w:b/>
          <w:sz w:val="36"/>
          <w:u w:val="single"/>
        </w:rPr>
      </w:pPr>
      <w:ins w:id="676"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77"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78" w:author="Microsoft Office User" w:date="2017-07-26T11:14:00Z">
        <w:r w:rsidR="00B92FF3">
          <w:rPr>
            <w:color w:val="000000" w:themeColor="text1"/>
          </w:rPr>
          <w:fldChar w:fldCharType="end"/>
        </w:r>
      </w:ins>
      <w:r>
        <w:rPr>
          <w:color w:val="000000" w:themeColor="text1"/>
        </w:rPr>
        <w:t>, decreased muscle mass</w:t>
      </w:r>
      <w:ins w:id="679"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80" w:author="Microsoft Office User" w:date="2017-07-26T11:13:00Z">
        <w:r w:rsidR="00B92FF3">
          <w:rPr>
            <w:color w:val="000000" w:themeColor="text1"/>
          </w:rPr>
          <w:fldChar w:fldCharType="end"/>
        </w:r>
      </w:ins>
      <w:r>
        <w:rPr>
          <w:color w:val="000000" w:themeColor="text1"/>
        </w:rPr>
        <w:t xml:space="preserve">, insulin resistance </w:t>
      </w:r>
      <w:ins w:id="681"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82" w:author="Microsoft Office User" w:date="2017-07-26T11:16:00Z">
        <w:r w:rsidR="00E67369">
          <w:rPr>
            <w:color w:val="000000" w:themeColor="text1"/>
          </w:rPr>
          <w:fldChar w:fldCharType="end"/>
        </w:r>
      </w:ins>
      <w:ins w:id="683" w:author="Microsoft Office User" w:date="2017-07-26T11:17:00Z">
        <w:r w:rsidR="00E67369">
          <w:rPr>
            <w:color w:val="000000" w:themeColor="text1"/>
          </w:rPr>
          <w:t xml:space="preserve"> </w:t>
        </w:r>
      </w:ins>
      <w:r>
        <w:rPr>
          <w:color w:val="000000" w:themeColor="text1"/>
        </w:rPr>
        <w:t>and non-alcoholic fatty liver disease (NAFLD</w:t>
      </w:r>
      <w:ins w:id="684" w:author="Microsoft Office User" w:date="2017-07-26T11:19:00Z">
        <w:r w:rsidR="007E5C4E">
          <w:rPr>
            <w:color w:val="000000" w:themeColor="text1"/>
          </w:rPr>
          <w:t xml:space="preserve">; </w:t>
        </w:r>
      </w:ins>
      <w:ins w:id="685"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86" w:author="Microsoft Office User" w:date="2017-07-26T11:18:00Z">
        <w:r w:rsidR="00E67369">
          <w:rPr>
            <w:color w:val="000000" w:themeColor="text1"/>
          </w:rPr>
          <w:fldChar w:fldCharType="end"/>
        </w:r>
      </w:ins>
      <w:ins w:id="687" w:author="Microsoft Office User" w:date="2017-07-26T11:21:00Z">
        <w:r w:rsidR="00916A30">
          <w:rPr>
            <w:color w:val="000000" w:themeColor="text1"/>
          </w:rPr>
          <w:t>)</w:t>
        </w:r>
      </w:ins>
      <w:del w:id="688"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89"/>
      <w:del w:id="690" w:author="Microsoft Office User" w:date="2017-07-26T12:04:00Z">
        <w:r w:rsidDel="00B97F49">
          <w:rPr>
            <w:color w:val="000000" w:themeColor="text1"/>
          </w:rPr>
          <w:delText>metabolism</w:delText>
        </w:r>
        <w:commentRangeEnd w:id="689"/>
        <w:r w:rsidR="00AE79F4" w:rsidDel="00B97F49">
          <w:rPr>
            <w:rStyle w:val="CommentReference"/>
          </w:rPr>
          <w:commentReference w:id="689"/>
        </w:r>
      </w:del>
      <w:ins w:id="691" w:author="Microsoft Office User" w:date="2017-07-26T12:04:00Z">
        <w:r w:rsidR="00B97F49">
          <w:rPr>
            <w:color w:val="000000" w:themeColor="text1"/>
          </w:rPr>
          <w:t>health</w:t>
        </w:r>
      </w:ins>
      <w:ins w:id="692" w:author="Microsoft Office User" w:date="2017-07-27T13:08:00Z">
        <w:r w:rsidR="006E32B3">
          <w:rPr>
            <w:color w:val="000000" w:themeColor="text1"/>
          </w:rPr>
          <w:t xml:space="preserve"> </w:t>
        </w:r>
      </w:ins>
      <w:ins w:id="693"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94"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95"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96" w:author="Microsoft Office User" w:date="2017-07-30T20:41:00Z">
        <w:r w:rsidR="00AE79F4" w:rsidDel="007D2A5B">
          <w:rPr>
            <w:color w:val="000000" w:themeColor="text1"/>
          </w:rPr>
          <w:delText xml:space="preserve">either </w:delText>
        </w:r>
      </w:del>
      <w:ins w:id="697" w:author="Microsoft Office User" w:date="2017-07-30T20:41:00Z">
        <w:r w:rsidR="007D2A5B">
          <w:rPr>
            <w:color w:val="000000" w:themeColor="text1"/>
          </w:rPr>
          <w:t xml:space="preserve">theirs </w:t>
        </w:r>
      </w:ins>
      <w:r w:rsidR="00AE79F4">
        <w:rPr>
          <w:color w:val="000000" w:themeColor="text1"/>
        </w:rPr>
        <w:t>effect</w:t>
      </w:r>
      <w:ins w:id="698" w:author="Microsoft Office User" w:date="2017-07-30T20:41:00Z">
        <w:r w:rsidR="007D2A5B">
          <w:rPr>
            <w:color w:val="000000" w:themeColor="text1"/>
          </w:rPr>
          <w:t>s</w:t>
        </w:r>
      </w:ins>
      <w:del w:id="699"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700" w:author="Microsoft Office User" w:date="2017-07-18T12:51:00Z">
        <w:r w:rsidR="00AE40D4">
          <w:rPr>
            <w:color w:val="000000" w:themeColor="text1"/>
          </w:rPr>
          <w:t xml:space="preserve">and abdominal circumference </w:t>
        </w:r>
      </w:ins>
      <w:r>
        <w:rPr>
          <w:color w:val="000000" w:themeColor="text1"/>
        </w:rPr>
        <w:t>than obese control patients</w:t>
      </w:r>
      <w:ins w:id="701"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702" w:author="Microsoft Office User" w:date="2017-07-26T11:48:00Z">
        <w:r w:rsidR="00010E41">
          <w:rPr>
            <w:color w:val="000000" w:themeColor="text1"/>
          </w:rPr>
          <w:t>I</w:t>
        </w:r>
      </w:ins>
      <w:ins w:id="703" w:author="Microsoft Office User" w:date="2017-07-26T11:51:00Z">
        <w:r w:rsidR="00142908">
          <w:rPr>
            <w:color w:val="000000" w:themeColor="text1"/>
          </w:rPr>
          <w:t>n line with these findings, i</w:t>
        </w:r>
      </w:ins>
      <w:ins w:id="704" w:author="Microsoft Office User" w:date="2017-07-26T11:48:00Z">
        <w:r w:rsidR="00010E41">
          <w:rPr>
            <w:color w:val="000000" w:themeColor="text1"/>
          </w:rPr>
          <w:t>ncreased in central adiposity</w:t>
        </w:r>
      </w:ins>
      <w:ins w:id="705" w:author="Microsoft Office User" w:date="2017-07-26T11:50:00Z">
        <w:r w:rsidR="003323CB">
          <w:rPr>
            <w:color w:val="000000" w:themeColor="text1"/>
          </w:rPr>
          <w:t>, such as is seen in these patients,</w:t>
        </w:r>
      </w:ins>
      <w:ins w:id="706" w:author="Microsoft Office User" w:date="2017-07-26T11:48:00Z">
        <w:r w:rsidR="00142908">
          <w:rPr>
            <w:color w:val="000000" w:themeColor="text1"/>
          </w:rPr>
          <w:t xml:space="preserve"> has been previously </w:t>
        </w:r>
        <w:r w:rsidR="00010E41">
          <w:rPr>
            <w:color w:val="000000" w:themeColor="text1"/>
          </w:rPr>
          <w:t xml:space="preserve">associated </w:t>
        </w:r>
      </w:ins>
      <w:ins w:id="707" w:author="Microsoft Office User" w:date="2017-07-26T11:49:00Z">
        <w:r w:rsidR="003323CB">
          <w:rPr>
            <w:color w:val="000000" w:themeColor="text1"/>
          </w:rPr>
          <w:t>with</w:t>
        </w:r>
      </w:ins>
      <w:ins w:id="708" w:author="Microsoft Office User" w:date="2017-07-27T12:30:00Z">
        <w:r w:rsidR="006D3C53">
          <w:rPr>
            <w:color w:val="000000" w:themeColor="text1"/>
          </w:rPr>
          <w:t xml:space="preserve"> enhanced</w:t>
        </w:r>
      </w:ins>
      <w:ins w:id="709" w:author="Microsoft Office User" w:date="2017-07-26T11:49:00Z">
        <w:r w:rsidR="003323CB">
          <w:rPr>
            <w:color w:val="000000" w:themeColor="text1"/>
          </w:rPr>
          <w:t xml:space="preserve"> </w:t>
        </w:r>
      </w:ins>
      <w:ins w:id="710" w:author="Microsoft Office User" w:date="2017-07-27T11:28:00Z">
        <w:r w:rsidR="003647E4">
          <w:rPr>
            <w:color w:val="000000" w:themeColor="text1"/>
          </w:rPr>
          <w:t>fatty acid flux (i.e. lipolysis)</w:t>
        </w:r>
      </w:ins>
      <w:ins w:id="711" w:author="Microsoft Office User" w:date="2017-07-27T12:31:00Z">
        <w:r w:rsidR="006D3C53">
          <w:rPr>
            <w:color w:val="000000" w:themeColor="text1"/>
          </w:rPr>
          <w:t xml:space="preserve"> when compared to lower body fat stores</w:t>
        </w:r>
      </w:ins>
      <w:ins w:id="712"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13" w:author="Microsoft Office User" w:date="2017-07-27T12:33:00Z">
        <w:r w:rsidR="00363097">
          <w:rPr>
            <w:color w:val="000000" w:themeColor="text1"/>
          </w:rPr>
          <w:fldChar w:fldCharType="end"/>
        </w:r>
      </w:ins>
      <w:ins w:id="714" w:author="Microsoft Office User" w:date="2017-07-26T11:49:00Z">
        <w:r w:rsidR="003323CB">
          <w:rPr>
            <w:color w:val="000000" w:themeColor="text1"/>
          </w:rPr>
          <w:t xml:space="preserve">, which is thought to contribute to insulin </w:t>
        </w:r>
      </w:ins>
      <w:ins w:id="715" w:author="Microsoft Office User" w:date="2017-07-26T11:50:00Z">
        <w:r w:rsidR="00142908">
          <w:rPr>
            <w:color w:val="000000" w:themeColor="text1"/>
          </w:rPr>
          <w:t>resistance</w:t>
        </w:r>
      </w:ins>
      <w:ins w:id="716" w:author="Microsoft Office User" w:date="2017-07-26T11:49:00Z">
        <w:r w:rsidR="003323CB">
          <w:rPr>
            <w:color w:val="000000" w:themeColor="text1"/>
          </w:rPr>
          <w:t xml:space="preserve"> and fatty liver</w:t>
        </w:r>
      </w:ins>
      <w:ins w:id="717" w:author="Microsoft Office User" w:date="2017-07-27T11:30:00Z">
        <w:r w:rsidR="00EC2A3E">
          <w:rPr>
            <w:color w:val="000000" w:themeColor="text1"/>
          </w:rPr>
          <w:t xml:space="preserve"> </w:t>
        </w:r>
      </w:ins>
      <w:ins w:id="718"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19" w:author="Microsoft Office User" w:date="2017-07-27T11:29:00Z">
        <w:r w:rsidR="00EC2A3E">
          <w:rPr>
            <w:color w:val="000000" w:themeColor="text1"/>
          </w:rPr>
          <w:fldChar w:fldCharType="end"/>
        </w:r>
      </w:ins>
      <w:ins w:id="720" w:author="Microsoft Office User" w:date="2017-07-26T11:49:00Z">
        <w:r w:rsidR="003323CB">
          <w:rPr>
            <w:color w:val="000000" w:themeColor="text1"/>
          </w:rPr>
          <w:t>.</w:t>
        </w:r>
      </w:ins>
      <w:ins w:id="72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2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2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24" w:author="Microsoft Office User" w:date="2017-07-18T12:54:00Z">
        <w:r>
          <w:rPr>
            <w:color w:val="000000" w:themeColor="text1"/>
          </w:rPr>
          <w:t xml:space="preserve">We found that </w:t>
        </w:r>
      </w:ins>
      <w:r w:rsidR="00830B0C">
        <w:rPr>
          <w:color w:val="000000" w:themeColor="text1"/>
        </w:rPr>
        <w:t>HFD</w:t>
      </w:r>
      <w:ins w:id="725"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26" w:author="Microsoft Office User" w:date="2017-07-27T14:05:00Z">
        <w:r w:rsidR="004F0663">
          <w:rPr>
            <w:color w:val="000000" w:themeColor="text1"/>
          </w:rPr>
          <w:t xml:space="preserve"> when compared to all other groups</w:t>
        </w:r>
      </w:ins>
      <w:r w:rsidR="00830B0C">
        <w:rPr>
          <w:color w:val="000000" w:themeColor="text1"/>
        </w:rPr>
        <w:t xml:space="preserve">. </w:t>
      </w:r>
      <w:ins w:id="727" w:author="Microsoft Office User" w:date="2017-07-18T12:59:00Z">
        <w:r w:rsidR="006A475E">
          <w:rPr>
            <w:color w:val="000000" w:themeColor="text1"/>
          </w:rPr>
          <w:t xml:space="preserve">This was </w:t>
        </w:r>
      </w:ins>
      <w:ins w:id="728" w:author="Microsoft Office User" w:date="2017-07-18T13:00:00Z">
        <w:r w:rsidR="006A475E">
          <w:rPr>
            <w:color w:val="000000" w:themeColor="text1"/>
          </w:rPr>
          <w:t xml:space="preserve">primarily </w:t>
        </w:r>
      </w:ins>
      <w:ins w:id="729" w:author="Microsoft Office User" w:date="2017-07-18T12:59:00Z">
        <w:r w:rsidR="006A475E">
          <w:rPr>
            <w:color w:val="000000" w:themeColor="text1"/>
          </w:rPr>
          <w:t xml:space="preserve">due to increased endogenous </w:t>
        </w:r>
      </w:ins>
      <w:ins w:id="730" w:author="Microsoft Office User" w:date="2017-07-18T13:00:00Z">
        <w:r w:rsidR="006A475E">
          <w:rPr>
            <w:color w:val="000000" w:themeColor="text1"/>
          </w:rPr>
          <w:t>glucose</w:t>
        </w:r>
      </w:ins>
      <w:ins w:id="731" w:author="Microsoft Office User" w:date="2017-07-18T12:59:00Z">
        <w:r w:rsidR="006A475E">
          <w:rPr>
            <w:color w:val="000000" w:themeColor="text1"/>
          </w:rPr>
          <w:t xml:space="preserve"> </w:t>
        </w:r>
      </w:ins>
      <w:ins w:id="732" w:author="Microsoft Office User" w:date="2017-07-18T13:00:00Z">
        <w:r w:rsidR="006A475E">
          <w:rPr>
            <w:color w:val="000000" w:themeColor="text1"/>
          </w:rPr>
          <w:t xml:space="preserve">production. </w:t>
        </w:r>
      </w:ins>
      <w:ins w:id="733" w:author="Microsoft Office User" w:date="2017-07-18T13:01:00Z">
        <w:r w:rsidR="005104B1">
          <w:rPr>
            <w:color w:val="000000" w:themeColor="text1"/>
          </w:rPr>
          <w:t>Normally, elevations in insulin will suppress glucose production</w:t>
        </w:r>
      </w:ins>
      <w:ins w:id="734" w:author="Microsoft Office User" w:date="2017-07-27T14:06:00Z">
        <w:r w:rsidR="00FC00B0">
          <w:rPr>
            <w:color w:val="000000" w:themeColor="text1"/>
          </w:rPr>
          <w:t xml:space="preserve"> </w:t>
        </w:r>
      </w:ins>
      <w:ins w:id="735"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36" w:author="Microsoft Office User" w:date="2017-07-27T14:25:00Z">
        <w:r w:rsidR="002A569F">
          <w:rPr>
            <w:color w:val="000000" w:themeColor="text1"/>
          </w:rPr>
          <w:fldChar w:fldCharType="end"/>
        </w:r>
      </w:ins>
      <w:ins w:id="737" w:author="Microsoft Office User" w:date="2017-07-18T13:01:00Z">
        <w:r w:rsidR="005104B1">
          <w:rPr>
            <w:color w:val="000000" w:themeColor="text1"/>
          </w:rPr>
          <w:t>, but this was not the case in the HFD-fed dexamethasone treated mice.</w:t>
        </w:r>
      </w:ins>
      <w:ins w:id="738" w:author="Microsoft Office User" w:date="2017-07-18T13:03:00Z">
        <w:r w:rsidR="005104B1">
          <w:rPr>
            <w:color w:val="000000" w:themeColor="text1"/>
          </w:rPr>
          <w:t xml:space="preserve"> These findings indicate that chronic glucocorticoid treatment in obese </w:t>
        </w:r>
      </w:ins>
      <w:ins w:id="739" w:author="Microsoft Office User" w:date="2017-07-26T11:54:00Z">
        <w:r w:rsidR="00B60FDA">
          <w:rPr>
            <w:color w:val="000000" w:themeColor="text1"/>
          </w:rPr>
          <w:t>mice</w:t>
        </w:r>
      </w:ins>
      <w:ins w:id="740" w:author="Microsoft Office User" w:date="2017-07-18T13:03:00Z">
        <w:r w:rsidR="005104B1">
          <w:rPr>
            <w:color w:val="000000" w:themeColor="text1"/>
          </w:rPr>
          <w:t xml:space="preserve"> leads to </w:t>
        </w:r>
      </w:ins>
      <w:ins w:id="741" w:author="Microsoft Office User" w:date="2017-07-18T13:04:00Z">
        <w:r w:rsidR="005104B1">
          <w:rPr>
            <w:color w:val="000000" w:themeColor="text1"/>
          </w:rPr>
          <w:t>aberrant</w:t>
        </w:r>
      </w:ins>
      <w:ins w:id="742" w:author="Microsoft Office User" w:date="2017-07-18T13:05:00Z">
        <w:r w:rsidR="005104B1">
          <w:rPr>
            <w:color w:val="000000" w:themeColor="text1"/>
          </w:rPr>
          <w:t xml:space="preserve"> or even absent</w:t>
        </w:r>
      </w:ins>
      <w:ins w:id="743" w:author="Microsoft Office User" w:date="2017-07-18T13:03:00Z">
        <w:r w:rsidR="005104B1">
          <w:rPr>
            <w:color w:val="000000" w:themeColor="text1"/>
          </w:rPr>
          <w:t xml:space="preserve"> </w:t>
        </w:r>
      </w:ins>
      <w:ins w:id="744" w:author="Microsoft Office User" w:date="2017-07-18T13:04:00Z">
        <w:r w:rsidR="005104B1">
          <w:rPr>
            <w:color w:val="000000" w:themeColor="text1"/>
          </w:rPr>
          <w:t xml:space="preserve">insulin </w:t>
        </w:r>
        <w:commentRangeStart w:id="745"/>
        <w:r w:rsidR="005104B1">
          <w:rPr>
            <w:color w:val="000000" w:themeColor="text1"/>
          </w:rPr>
          <w:t>signaling</w:t>
        </w:r>
      </w:ins>
      <w:commentRangeEnd w:id="745"/>
      <w:ins w:id="746" w:author="Microsoft Office User" w:date="2017-07-18T13:08:00Z">
        <w:r w:rsidR="000704C3">
          <w:rPr>
            <w:rStyle w:val="CommentReference"/>
          </w:rPr>
          <w:commentReference w:id="745"/>
        </w:r>
      </w:ins>
      <w:ins w:id="747" w:author="Microsoft Office User" w:date="2017-07-26T10:35:00Z">
        <w:r w:rsidR="001B175D">
          <w:rPr>
            <w:color w:val="000000" w:themeColor="text1"/>
          </w:rPr>
          <w:t>, at least in the liver</w:t>
        </w:r>
      </w:ins>
      <w:ins w:id="74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49" w:author="Microsoft Office User" w:date="2017-07-18T13:12:00Z">
        <w:r w:rsidR="008436A6">
          <w:rPr>
            <w:color w:val="000000" w:themeColor="text1"/>
          </w:rPr>
          <w:t>Cushing’s disease is often paired with increased fat mass, which has been previously proposed to contribute to fatty liver</w:t>
        </w:r>
      </w:ins>
      <w:ins w:id="750"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51" w:author="Microsoft Office User" w:date="2017-07-27T14:50:00Z">
        <w:r w:rsidR="008A2DC1">
          <w:rPr>
            <w:color w:val="000000" w:themeColor="text1"/>
          </w:rPr>
          <w:fldChar w:fldCharType="end"/>
        </w:r>
      </w:ins>
      <w:ins w:id="752" w:author="Microsoft Office User" w:date="2017-07-18T13:12:00Z">
        <w:r w:rsidR="008436A6">
          <w:rPr>
            <w:color w:val="000000" w:themeColor="text1"/>
          </w:rPr>
          <w:t>. Indeed, obesity is a known risk factor of NAFLD</w:t>
        </w:r>
      </w:ins>
      <w:ins w:id="753"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54" w:author="Microsoft Office User" w:date="2017-07-27T14:42:00Z">
        <w:r w:rsidR="009672A8">
          <w:rPr>
            <w:color w:val="000000" w:themeColor="text1"/>
          </w:rPr>
          <w:fldChar w:fldCharType="end"/>
        </w:r>
      </w:ins>
      <w:ins w:id="755" w:author="Microsoft Office User" w:date="2017-07-18T13:12:00Z">
        <w:r w:rsidR="008436A6">
          <w:rPr>
            <w:color w:val="000000" w:themeColor="text1"/>
          </w:rPr>
          <w:t xml:space="preserve">. </w:t>
        </w:r>
      </w:ins>
      <w:r w:rsidR="00B32E07">
        <w:rPr>
          <w:color w:val="000000" w:themeColor="text1"/>
        </w:rPr>
        <w:t>Previous work from our lab shows increased fat mass</w:t>
      </w:r>
      <w:ins w:id="756"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5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58" w:author="Microsoft Office User" w:date="2017-07-18T13:10:00Z">
        <w:r w:rsidR="00B25F58">
          <w:rPr>
            <w:color w:val="000000" w:themeColor="text1"/>
          </w:rPr>
          <w:t xml:space="preserve"> in chow-fed mice</w:t>
        </w:r>
      </w:ins>
      <w:r w:rsidR="00B32E07">
        <w:rPr>
          <w:color w:val="000000" w:themeColor="text1"/>
        </w:rPr>
        <w:t xml:space="preserve">, </w:t>
      </w:r>
      <w:ins w:id="75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60"/>
      <w:r w:rsidR="00B32E07">
        <w:rPr>
          <w:color w:val="000000" w:themeColor="text1"/>
        </w:rPr>
        <w:t>glucocorticoids</w:t>
      </w:r>
      <w:commentRangeEnd w:id="760"/>
      <w:r w:rsidR="00B32E07">
        <w:rPr>
          <w:rStyle w:val="CommentReference"/>
        </w:rPr>
        <w:commentReference w:id="760"/>
      </w:r>
      <w:r w:rsidR="00B32E07">
        <w:rPr>
          <w:color w:val="000000" w:themeColor="text1"/>
        </w:rPr>
        <w:t xml:space="preserve">. </w:t>
      </w:r>
      <w:ins w:id="761"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62"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63" w:author="Microsoft Office User" w:date="2017-07-18T13:38:00Z">
        <w:r w:rsidR="00D40377">
          <w:rPr>
            <w:color w:val="000000" w:themeColor="text1"/>
          </w:rPr>
          <w:t>cause of</w:t>
        </w:r>
      </w:ins>
      <w:r w:rsidR="00B32E07">
        <w:rPr>
          <w:color w:val="000000" w:themeColor="text1"/>
        </w:rPr>
        <w:t xml:space="preserve"> </w:t>
      </w:r>
      <w:ins w:id="764" w:author="Microsoft Office User" w:date="2017-07-26T11:56:00Z">
        <w:r w:rsidR="007637C8">
          <w:rPr>
            <w:color w:val="000000" w:themeColor="text1"/>
          </w:rPr>
          <w:t xml:space="preserve">the observed </w:t>
        </w:r>
      </w:ins>
      <w:ins w:id="76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AACF181" w:rsidR="000C6027" w:rsidRDefault="00372758" w:rsidP="00EA22A1">
      <w:pPr>
        <w:rPr>
          <w:ins w:id="766" w:author="Microsoft Office User" w:date="2017-07-28T14:18:00Z"/>
          <w:color w:val="000000" w:themeColor="text1"/>
        </w:rPr>
      </w:pPr>
      <w:r>
        <w:rPr>
          <w:color w:val="000000" w:themeColor="text1"/>
        </w:rPr>
        <w:t>Lipolysis has been</w:t>
      </w:r>
      <w:ins w:id="767" w:author="Microsoft Office User" w:date="2017-07-27T15:05:00Z">
        <w:r w:rsidR="00F80BE0">
          <w:rPr>
            <w:color w:val="000000" w:themeColor="text1"/>
          </w:rPr>
          <w:t xml:space="preserve"> implicated</w:t>
        </w:r>
        <w:r w:rsidR="00D03BDE">
          <w:rPr>
            <w:color w:val="000000" w:themeColor="text1"/>
          </w:rPr>
          <w:t xml:space="preserve"> in insulin resistance </w:t>
        </w:r>
      </w:ins>
      <w:ins w:id="768"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9" w:author="Microsoft Office User" w:date="2017-07-27T15:14:00Z">
        <w:r w:rsidR="006B4227">
          <w:rPr>
            <w:color w:val="000000" w:themeColor="text1"/>
          </w:rPr>
          <w:fldChar w:fldCharType="end"/>
        </w:r>
      </w:ins>
      <w:ins w:id="770" w:author="Microsoft Office User" w:date="2017-07-27T15:15:00Z">
        <w:r w:rsidR="006B4227">
          <w:rPr>
            <w:color w:val="000000" w:themeColor="text1"/>
          </w:rPr>
          <w:t xml:space="preserve"> </w:t>
        </w:r>
      </w:ins>
      <w:ins w:id="771" w:author="Microsoft Office User" w:date="2017-07-27T15:05:00Z">
        <w:r w:rsidR="00D03BDE">
          <w:rPr>
            <w:color w:val="000000" w:themeColor="text1"/>
          </w:rPr>
          <w:t>and NAFLD</w:t>
        </w:r>
      </w:ins>
      <w:ins w:id="772" w:author="Microsoft Office User" w:date="2017-07-27T15:11:00Z">
        <w:r w:rsidR="00D26519">
          <w:rPr>
            <w:color w:val="000000" w:themeColor="text1"/>
          </w:rPr>
          <w:t xml:space="preserve"> </w:t>
        </w:r>
      </w:ins>
      <w:ins w:id="773"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74" w:author="Microsoft Office User" w:date="2017-07-30T21:00:00Z">
        <w:r w:rsidR="00182E66">
          <w:rPr>
            <w:color w:val="000000" w:themeColor="text1"/>
          </w:rPr>
          <w:fldChar w:fldCharType="end"/>
        </w:r>
        <w:r w:rsidR="00182E66">
          <w:rPr>
            <w:color w:val="000000" w:themeColor="text1"/>
          </w:rPr>
          <w:t xml:space="preserve"> </w:t>
        </w:r>
      </w:ins>
      <w:ins w:id="775" w:author="Microsoft Office User" w:date="2017-07-27T15:11:00Z">
        <w:r w:rsidR="00D26519">
          <w:rPr>
            <w:color w:val="000000" w:themeColor="text1"/>
          </w:rPr>
          <w:t>and there is evidence to support it is enhanced in the obese state</w:t>
        </w:r>
      </w:ins>
      <w:ins w:id="776" w:author="Microsoft Office User" w:date="2017-07-31T11:21:00Z">
        <w:r w:rsidR="003C6D82">
          <w:rPr>
            <w:color w:val="000000" w:themeColor="text1"/>
          </w:rPr>
          <w:t xml:space="preserve"> </w:t>
        </w:r>
        <w:r w:rsidR="003C6D82">
          <w:rPr>
            <w:color w:val="000000" w:themeColor="text1"/>
          </w:rPr>
          <w:fldChar w:fldCharType="begin" w:fldLock="1"/>
        </w:r>
      </w:ins>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77" w:author="Microsoft Office User" w:date="2017-07-31T11:21:00Z">
        <w:r w:rsidR="003C6D82">
          <w:rPr>
            <w:color w:val="000000" w:themeColor="text1"/>
          </w:rPr>
          <w:fldChar w:fldCharType="end"/>
        </w:r>
      </w:ins>
      <w:ins w:id="778" w:author="Microsoft Office User" w:date="2017-07-31T11:18:00Z">
        <w:r w:rsidR="003E1CCE">
          <w:rPr>
            <w:color w:val="000000" w:themeColor="text1"/>
          </w:rPr>
          <w:t xml:space="preserve"> </w:t>
        </w:r>
      </w:ins>
      <w:ins w:id="779" w:author="Microsoft Office User" w:date="2017-07-27T15:05:00Z">
        <w:r w:rsidR="00D26519">
          <w:rPr>
            <w:color w:val="000000" w:themeColor="text1"/>
          </w:rPr>
          <w:t xml:space="preserve">; </w:t>
        </w:r>
      </w:ins>
      <w:ins w:id="780" w:author="Microsoft Office User" w:date="2017-07-27T15:10:00Z">
        <w:r w:rsidR="00D26519">
          <w:rPr>
            <w:color w:val="000000" w:themeColor="text1"/>
          </w:rPr>
          <w:t>moreover</w:t>
        </w:r>
      </w:ins>
      <w:ins w:id="781" w:author="Microsoft Office User" w:date="2017-07-27T15:05:00Z">
        <w:r w:rsidR="00D26519">
          <w:rPr>
            <w:color w:val="000000" w:themeColor="text1"/>
          </w:rPr>
          <w:t>,</w:t>
        </w:r>
      </w:ins>
      <w:ins w:id="782" w:author="Microsoft Office User" w:date="2017-07-27T15:10:00Z">
        <w:r w:rsidR="00D26519">
          <w:rPr>
            <w:color w:val="000000" w:themeColor="text1"/>
          </w:rPr>
          <w:t xml:space="preserve"> </w:t>
        </w:r>
      </w:ins>
      <w:ins w:id="783"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84"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85" w:author="Microsoft Office User" w:date="2017-07-31T11:20:00Z">
        <w:r w:rsidR="003C6D82">
          <w:rPr>
            <w:color w:val="000000" w:themeColor="text1"/>
          </w:rPr>
          <w:fldChar w:fldCharType="end"/>
        </w:r>
      </w:ins>
      <w:ins w:id="786" w:author="Microsoft Office User" w:date="2017-07-27T15:12:00Z">
        <w:r w:rsidR="00D26519">
          <w:rPr>
            <w:color w:val="000000" w:themeColor="text1"/>
          </w:rPr>
          <w:t>.</w:t>
        </w:r>
      </w:ins>
      <w:ins w:id="787" w:author="Microsoft Office User" w:date="2017-07-27T15:11:00Z">
        <w:r w:rsidR="00D26519">
          <w:rPr>
            <w:color w:val="000000" w:themeColor="text1"/>
          </w:rPr>
          <w:t xml:space="preserve"> </w:t>
        </w:r>
      </w:ins>
      <w:del w:id="788"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89"/>
        <w:r w:rsidR="00012271" w:rsidDel="00D26519">
          <w:rPr>
            <w:color w:val="000000" w:themeColor="text1"/>
          </w:rPr>
          <w:delText>mass</w:delText>
        </w:r>
        <w:commentRangeEnd w:id="789"/>
        <w:r w:rsidR="00012271" w:rsidDel="00D26519">
          <w:rPr>
            <w:rStyle w:val="CommentReference"/>
          </w:rPr>
          <w:commentReference w:id="789"/>
        </w:r>
        <w:r w:rsidR="00012271" w:rsidDel="00D26519">
          <w:rPr>
            <w:color w:val="000000" w:themeColor="text1"/>
          </w:rPr>
          <w:delText>,</w:delText>
        </w:r>
        <w:r w:rsidDel="00D26519">
          <w:rPr>
            <w:color w:val="000000" w:themeColor="text1"/>
          </w:rPr>
          <w:delText xml:space="preserve"> fatty </w:delText>
        </w:r>
        <w:commentRangeStart w:id="790"/>
        <w:r w:rsidDel="00D26519">
          <w:rPr>
            <w:color w:val="000000" w:themeColor="text1"/>
          </w:rPr>
          <w:delText>liver</w:delText>
        </w:r>
        <w:commentRangeEnd w:id="790"/>
        <w:r w:rsidDel="00D26519">
          <w:rPr>
            <w:rStyle w:val="CommentReference"/>
          </w:rPr>
          <w:commentReference w:id="790"/>
        </w:r>
        <w:r w:rsidDel="00D26519">
          <w:rPr>
            <w:color w:val="000000" w:themeColor="text1"/>
          </w:rPr>
          <w:delText xml:space="preserve"> disease insulin </w:delText>
        </w:r>
        <w:commentRangeStart w:id="791"/>
        <w:r w:rsidDel="00D26519">
          <w:rPr>
            <w:color w:val="000000" w:themeColor="text1"/>
          </w:rPr>
          <w:delText>resistance</w:delText>
        </w:r>
        <w:commentRangeEnd w:id="791"/>
        <w:r w:rsidDel="00D26519">
          <w:rPr>
            <w:rStyle w:val="CommentReference"/>
          </w:rPr>
          <w:commentReference w:id="791"/>
        </w:r>
        <w:r w:rsidDel="00D26519">
          <w:rPr>
            <w:color w:val="000000" w:themeColor="text1"/>
          </w:rPr>
          <w:delText xml:space="preserve"> is known to be induced with </w:delText>
        </w:r>
        <w:commentRangeStart w:id="792"/>
        <w:r w:rsidDel="00D26519">
          <w:rPr>
            <w:color w:val="000000" w:themeColor="text1"/>
          </w:rPr>
          <w:delText>glucocorticoids</w:delText>
        </w:r>
        <w:commentRangeEnd w:id="792"/>
        <w:r w:rsidDel="00D26519">
          <w:rPr>
            <w:rStyle w:val="CommentReference"/>
          </w:rPr>
          <w:commentReference w:id="792"/>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93"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9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95" w:author="Microsoft Office User" w:date="2017-07-28T14:19:00Z">
        <w:r w:rsidR="00E37C2F">
          <w:rPr>
            <w:color w:val="000000" w:themeColor="text1"/>
          </w:rPr>
          <w:t xml:space="preserve">Furthermore, we showed that dexamethasone acts directly on adipocytes to </w:t>
        </w:r>
      </w:ins>
      <w:ins w:id="796" w:author="Microsoft Office User" w:date="2017-07-28T14:20:00Z">
        <w:r w:rsidR="00E37C2F">
          <w:rPr>
            <w:color w:val="000000" w:themeColor="text1"/>
          </w:rPr>
          <w:t>stimulate</w:t>
        </w:r>
      </w:ins>
      <w:ins w:id="797" w:author="Microsoft Office User" w:date="2017-07-28T14:19:00Z">
        <w:r w:rsidR="00E37C2F">
          <w:rPr>
            <w:color w:val="000000" w:themeColor="text1"/>
          </w:rPr>
          <w:t xml:space="preserve"> </w:t>
        </w:r>
      </w:ins>
      <w:ins w:id="798" w:author="Microsoft Office User" w:date="2017-07-28T14:20:00Z">
        <w:r w:rsidR="00E37C2F">
          <w:rPr>
            <w:color w:val="000000" w:themeColor="text1"/>
          </w:rPr>
          <w:t xml:space="preserve">lipolysis. In support of these findings, </w:t>
        </w:r>
      </w:ins>
      <w:ins w:id="799" w:author="Microsoft Office User" w:date="2017-07-28T14:21:00Z">
        <w:r w:rsidR="00E37C2F">
          <w:rPr>
            <w:color w:val="000000" w:themeColor="text1"/>
          </w:rPr>
          <w:t xml:space="preserve">inhibition of 11b-hsd1, an enzyme responsible for local </w:t>
        </w:r>
      </w:ins>
      <w:ins w:id="800" w:author="Microsoft Office User" w:date="2017-07-28T14:22:00Z">
        <w:r w:rsidR="00E37C2F">
          <w:rPr>
            <w:color w:val="000000" w:themeColor="text1"/>
          </w:rPr>
          <w:t>activation of</w:t>
        </w:r>
      </w:ins>
      <w:ins w:id="801" w:author="Microsoft Office User" w:date="2017-07-28T14:21:00Z">
        <w:r w:rsidR="00E37C2F">
          <w:rPr>
            <w:color w:val="000000" w:themeColor="text1"/>
          </w:rPr>
          <w:t xml:space="preserve"> cortisol</w:t>
        </w:r>
      </w:ins>
      <w:ins w:id="802" w:author="Microsoft Office User" w:date="2017-07-28T14:22:00Z">
        <w:r w:rsidR="00E37C2F">
          <w:rPr>
            <w:color w:val="000000" w:themeColor="text1"/>
          </w:rPr>
          <w:t xml:space="preserve">, in adipose tissue </w:t>
        </w:r>
      </w:ins>
      <w:ins w:id="803" w:author="Microsoft Office User" w:date="2017-07-28T14:26:00Z">
        <w:r w:rsidR="00C06BC3">
          <w:rPr>
            <w:color w:val="000000" w:themeColor="text1"/>
          </w:rPr>
          <w:t>prevents</w:t>
        </w:r>
      </w:ins>
      <w:ins w:id="804" w:author="Microsoft Office User" w:date="2017-07-28T14:27:00Z">
        <w:r w:rsidR="00C06BC3">
          <w:rPr>
            <w:color w:val="000000" w:themeColor="text1"/>
          </w:rPr>
          <w:t xml:space="preserve"> glucocorticoid-induced</w:t>
        </w:r>
      </w:ins>
      <w:ins w:id="805" w:author="Microsoft Office User" w:date="2017-07-28T14:23:00Z">
        <w:r w:rsidR="00E37C2F">
          <w:rPr>
            <w:color w:val="000000" w:themeColor="text1"/>
          </w:rPr>
          <w:t xml:space="preserve"> </w:t>
        </w:r>
      </w:ins>
      <w:ins w:id="806" w:author="Microsoft Office User" w:date="2017-07-28T14:28:00Z">
        <w:r w:rsidR="00C06BC3">
          <w:rPr>
            <w:color w:val="000000" w:themeColor="text1"/>
          </w:rPr>
          <w:t>lipolysis and hepatic</w:t>
        </w:r>
      </w:ins>
      <w:ins w:id="807" w:author="Microsoft Office User" w:date="2017-07-28T14:23:00Z">
        <w:r w:rsidR="00E37C2F">
          <w:rPr>
            <w:color w:val="000000" w:themeColor="text1"/>
          </w:rPr>
          <w:t>; however,</w:t>
        </w:r>
      </w:ins>
      <w:ins w:id="808" w:author="Microsoft Office User" w:date="2017-07-28T14:28:00Z">
        <w:r w:rsidR="00C06BC3">
          <w:rPr>
            <w:color w:val="000000" w:themeColor="text1"/>
          </w:rPr>
          <w:t xml:space="preserve"> there is no reduction in lipolysis or</w:t>
        </w:r>
      </w:ins>
      <w:ins w:id="809" w:author="Microsoft Office User" w:date="2017-07-28T14:23:00Z">
        <w:r w:rsidR="00E37C2F">
          <w:rPr>
            <w:color w:val="000000" w:themeColor="text1"/>
          </w:rPr>
          <w:t xml:space="preserve"> </w:t>
        </w:r>
      </w:ins>
      <w:ins w:id="810" w:author="Microsoft Office User" w:date="2017-07-28T14:24:00Z">
        <w:r w:rsidR="00C06BC3">
          <w:rPr>
            <w:color w:val="000000" w:themeColor="text1"/>
          </w:rPr>
          <w:t xml:space="preserve">hepatic </w:t>
        </w:r>
      </w:ins>
      <w:ins w:id="811" w:author="Microsoft Office User" w:date="2017-07-28T14:28:00Z">
        <w:r w:rsidR="00C06BC3">
          <w:rPr>
            <w:color w:val="000000" w:themeColor="text1"/>
          </w:rPr>
          <w:t xml:space="preserve">steatosis </w:t>
        </w:r>
      </w:ins>
      <w:ins w:id="812" w:author="Microsoft Office User" w:date="2017-07-28T14:27:00Z">
        <w:r w:rsidR="00C06BC3">
          <w:rPr>
            <w:color w:val="000000" w:themeColor="text1"/>
          </w:rPr>
          <w:t>in response to glucocorticoids</w:t>
        </w:r>
      </w:ins>
      <w:ins w:id="813" w:author="Microsoft Office User" w:date="2017-07-28T14:24:00Z">
        <w:r w:rsidR="00E37C2F">
          <w:rPr>
            <w:color w:val="000000" w:themeColor="text1"/>
          </w:rPr>
          <w:t xml:space="preserve"> </w:t>
        </w:r>
      </w:ins>
      <w:ins w:id="814" w:author="Microsoft Office User" w:date="2017-07-28T14:23:00Z">
        <w:r w:rsidR="00E37C2F">
          <w:rPr>
            <w:color w:val="000000" w:themeColor="text1"/>
          </w:rPr>
          <w:t>when this enzyme is knocked out in the liver</w:t>
        </w:r>
      </w:ins>
      <w:ins w:id="815"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16" w:author="Microsoft Office User" w:date="2017-07-28T14:25:00Z">
        <w:r w:rsidR="00E37C2F">
          <w:rPr>
            <w:color w:val="000000" w:themeColor="text1"/>
          </w:rPr>
          <w:fldChar w:fldCharType="end"/>
        </w:r>
        <w:r w:rsidR="00E37C2F">
          <w:rPr>
            <w:color w:val="000000" w:themeColor="text1"/>
          </w:rPr>
          <w:t>.</w:t>
        </w:r>
      </w:ins>
      <w:ins w:id="817" w:author="Microsoft Office User" w:date="2017-07-28T14:20:00Z">
        <w:r w:rsidR="00E37C2F">
          <w:rPr>
            <w:color w:val="000000" w:themeColor="text1"/>
          </w:rPr>
          <w:t xml:space="preserve"> </w:t>
        </w:r>
      </w:ins>
      <w:ins w:id="818" w:author="Microsoft Office User" w:date="2017-07-28T14:31:00Z">
        <w:r w:rsidR="001C3F28">
          <w:rPr>
            <w:color w:val="000000" w:themeColor="text1"/>
          </w:rPr>
          <w:t>Though the authors did not assess glycemic responses to</w:t>
        </w:r>
      </w:ins>
      <w:ins w:id="819" w:author="Microsoft Office User" w:date="2017-07-28T14:33:00Z">
        <w:r w:rsidR="00D64434">
          <w:rPr>
            <w:color w:val="000000" w:themeColor="text1"/>
          </w:rPr>
          <w:t xml:space="preserve"> exogenous</w:t>
        </w:r>
      </w:ins>
      <w:ins w:id="820" w:author="Microsoft Office User" w:date="2017-07-28T14:31:00Z">
        <w:r w:rsidR="00D64434">
          <w:rPr>
            <w:color w:val="000000" w:themeColor="text1"/>
          </w:rPr>
          <w:t xml:space="preserve"> insulin or</w:t>
        </w:r>
      </w:ins>
      <w:ins w:id="821" w:author="Microsoft Office User" w:date="2017-07-28T14:33:00Z">
        <w:r w:rsidR="00D64434">
          <w:rPr>
            <w:color w:val="000000" w:themeColor="text1"/>
          </w:rPr>
          <w:t xml:space="preserve"> glucose</w:t>
        </w:r>
      </w:ins>
      <w:ins w:id="822" w:author="Microsoft Office User" w:date="2017-07-28T14:31:00Z">
        <w:r w:rsidR="001C3F28">
          <w:rPr>
            <w:color w:val="000000" w:themeColor="text1"/>
          </w:rPr>
          <w:t xml:space="preserve"> in the tissue specific knockout mice, total body knockouts had </w:t>
        </w:r>
      </w:ins>
      <w:ins w:id="823" w:author="Microsoft Office User" w:date="2017-07-28T14:32:00Z">
        <w:r w:rsidR="001C3F28">
          <w:rPr>
            <w:color w:val="000000" w:themeColor="text1"/>
          </w:rPr>
          <w:t>impaired glucose tolerance and were less insulin sensitive, as determined by HOMA-IR.</w:t>
        </w:r>
      </w:ins>
      <w:ins w:id="824" w:author="Microsoft Office User" w:date="2017-07-28T14:34:00Z">
        <w:r w:rsidR="00D64434">
          <w:rPr>
            <w:color w:val="000000" w:themeColor="text1"/>
          </w:rPr>
          <w:t xml:space="preserve"> Similarly, </w:t>
        </w:r>
      </w:ins>
      <w:ins w:id="825" w:author="Microsoft Office User" w:date="2017-07-28T14:38:00Z">
        <w:r w:rsidR="004B61DC">
          <w:rPr>
            <w:color w:val="000000" w:themeColor="text1"/>
          </w:rPr>
          <w:t>mice treated with 11b-Hsd1 shRNA were protected from glucocorticoid-induced reductions in insulin signaling</w:t>
        </w:r>
      </w:ins>
      <w:ins w:id="826" w:author="Microsoft Office User" w:date="2017-07-28T14:41:00Z">
        <w:r w:rsidR="00725F4C">
          <w:rPr>
            <w:color w:val="000000" w:themeColor="text1"/>
          </w:rPr>
          <w:t>, both in the adipose tissue as well as systemically,</w:t>
        </w:r>
      </w:ins>
      <w:ins w:id="827" w:author="Microsoft Office User" w:date="2017-07-28T14:38:00Z">
        <w:r w:rsidR="004B61DC">
          <w:rPr>
            <w:color w:val="000000" w:themeColor="text1"/>
          </w:rPr>
          <w:t xml:space="preserve"> </w:t>
        </w:r>
      </w:ins>
      <w:ins w:id="828" w:author="Microsoft Office User" w:date="2017-07-28T14:40:00Z">
        <w:r w:rsidR="00725F4C">
          <w:rPr>
            <w:color w:val="000000" w:themeColor="text1"/>
          </w:rPr>
          <w:t>and this was paired with reduced</w:t>
        </w:r>
      </w:ins>
      <w:ins w:id="829"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30" w:author="Microsoft Office User" w:date="2017-07-28T14:40:00Z">
        <w:r w:rsidR="00725F4C">
          <w:rPr>
            <w:color w:val="000000" w:themeColor="text1"/>
          </w:rPr>
          <w:t xml:space="preserve"> </w:t>
        </w:r>
      </w:ins>
      <w:proofErr w:type="spellStart"/>
      <w:ins w:id="831" w:author="Microsoft Office User" w:date="2017-07-28T14:41:00Z">
        <w:r w:rsidR="00725F4C">
          <w:rPr>
            <w:color w:val="000000" w:themeColor="text1"/>
          </w:rPr>
          <w:t>lipolytic</w:t>
        </w:r>
        <w:proofErr w:type="spellEnd"/>
        <w:r w:rsidR="00725F4C">
          <w:rPr>
            <w:color w:val="000000" w:themeColor="text1"/>
          </w:rPr>
          <w:t xml:space="preserve"> signaling</w:t>
        </w:r>
      </w:ins>
      <w:ins w:id="832"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33" w:author="Microsoft Office User" w:date="2017-07-28T14:43:00Z">
        <w:r w:rsidR="00D817C6">
          <w:rPr>
            <w:color w:val="000000" w:themeColor="text1"/>
          </w:rPr>
          <w:fldChar w:fldCharType="end"/>
        </w:r>
      </w:ins>
      <w:ins w:id="834" w:author="Microsoft Office User" w:date="2017-07-28T14:42:00Z">
        <w:r w:rsidR="00725F4C">
          <w:rPr>
            <w:color w:val="000000" w:themeColor="text1"/>
          </w:rPr>
          <w:t>.</w:t>
        </w:r>
      </w:ins>
      <w:ins w:id="835" w:author="Microsoft Office User" w:date="2017-07-30T15:53:00Z">
        <w:r w:rsidR="00857CCB">
          <w:rPr>
            <w:color w:val="000000" w:themeColor="text1"/>
          </w:rPr>
          <w:t xml:space="preserve"> </w:t>
        </w:r>
      </w:ins>
      <w:ins w:id="836" w:author="Microsoft Office User" w:date="2017-07-30T20:32:00Z">
        <w:r w:rsidR="00305E69">
          <w:rPr>
            <w:color w:val="000000" w:themeColor="text1"/>
          </w:rPr>
          <w:t xml:space="preserve">Furthermore, inhibition of </w:t>
        </w:r>
      </w:ins>
      <w:ins w:id="837" w:author="Microsoft Office User" w:date="2017-07-30T20:34:00Z">
        <w:r w:rsidR="00305E69">
          <w:rPr>
            <w:color w:val="000000" w:themeColor="text1"/>
          </w:rPr>
          <w:t xml:space="preserve">ATGL-mediated </w:t>
        </w:r>
      </w:ins>
      <w:ins w:id="838" w:author="Microsoft Office User" w:date="2017-07-30T20:32:00Z">
        <w:r w:rsidR="00305E69">
          <w:rPr>
            <w:color w:val="000000" w:themeColor="text1"/>
          </w:rPr>
          <w:t xml:space="preserve">lipolysis </w:t>
        </w:r>
      </w:ins>
      <w:ins w:id="839" w:author="Microsoft Office User" w:date="2017-07-30T20:34:00Z">
        <w:r w:rsidR="00305E69">
          <w:rPr>
            <w:color w:val="000000" w:themeColor="text1"/>
          </w:rPr>
          <w:t xml:space="preserve">removes the glucose intolerance in dexamethasone-treated </w:t>
        </w:r>
      </w:ins>
      <w:ins w:id="840" w:author="Microsoft Office User" w:date="2017-07-30T20:35:00Z">
        <w:r w:rsidR="00305E69">
          <w:rPr>
            <w:color w:val="000000" w:themeColor="text1"/>
          </w:rPr>
          <w:t>rats</w:t>
        </w:r>
      </w:ins>
      <w:ins w:id="841"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42" w:author="Microsoft Office User" w:date="2017-07-30T20:37:00Z">
        <w:r w:rsidR="00837AFD">
          <w:rPr>
            <w:color w:val="000000" w:themeColor="text1"/>
          </w:rPr>
          <w:fldChar w:fldCharType="end"/>
        </w:r>
      </w:ins>
      <w:ins w:id="843" w:author="Microsoft Office User" w:date="2017-07-30T20:35:00Z">
        <w:r w:rsidR="00305E69">
          <w:rPr>
            <w:color w:val="000000" w:themeColor="text1"/>
          </w:rPr>
          <w:t>.</w:t>
        </w:r>
      </w:ins>
      <w:ins w:id="844" w:author="Microsoft Office User" w:date="2017-07-28T14:41:00Z">
        <w:r w:rsidR="00725F4C">
          <w:rPr>
            <w:color w:val="000000" w:themeColor="text1"/>
          </w:rPr>
          <w:t xml:space="preserve"> </w:t>
        </w:r>
      </w:ins>
      <w:ins w:id="845" w:author="Microsoft Office User" w:date="2017-07-28T14:44:00Z">
        <w:r w:rsidR="003120C9">
          <w:rPr>
            <w:color w:val="000000" w:themeColor="text1"/>
          </w:rPr>
          <w:t xml:space="preserve">Taken together, adipose tissue lipolysis appears to play an important role in glucocorticoid-induced fatty liver and insulin </w:t>
        </w:r>
      </w:ins>
      <w:ins w:id="846" w:author="Microsoft Office User" w:date="2017-07-28T14:45:00Z">
        <w:r w:rsidR="003120C9">
          <w:rPr>
            <w:color w:val="000000" w:themeColor="text1"/>
          </w:rPr>
          <w:t>resistance.</w:t>
        </w:r>
      </w:ins>
      <w:ins w:id="847" w:author="Microsoft Office User" w:date="2017-07-28T14:44:00Z">
        <w:r w:rsidR="003120C9">
          <w:rPr>
            <w:color w:val="000000" w:themeColor="text1"/>
          </w:rPr>
          <w:t xml:space="preserve"> </w:t>
        </w:r>
      </w:ins>
    </w:p>
    <w:p w14:paraId="4DA67EFE" w14:textId="77777777" w:rsidR="000C6027" w:rsidRDefault="000C6027" w:rsidP="00EA22A1">
      <w:pPr>
        <w:rPr>
          <w:ins w:id="848" w:author="Microsoft Office User" w:date="2017-07-28T14:18:00Z"/>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49"/>
      <w:commentRangeStart w:id="850"/>
      <w:r>
        <w:rPr>
          <w:color w:val="000000" w:themeColor="text1"/>
        </w:rPr>
        <w:t>gluconeogenesis</w:t>
      </w:r>
      <w:commentRangeEnd w:id="849"/>
      <w:r>
        <w:rPr>
          <w:rStyle w:val="CommentReference"/>
        </w:rPr>
        <w:commentReference w:id="849"/>
      </w:r>
      <w:commentRangeEnd w:id="850"/>
      <w:r w:rsidR="00741E67">
        <w:rPr>
          <w:rStyle w:val="CommentReference"/>
        </w:rPr>
        <w:commentReference w:id="850"/>
      </w:r>
      <w:ins w:id="851" w:author="Microsoft Office User" w:date="2017-07-31T11:44:00Z">
        <w:r w:rsidR="00D02E18">
          <w:rPr>
            <w:color w:val="000000" w:themeColor="text1"/>
          </w:rPr>
          <w:t xml:space="preserve"> </w:t>
        </w:r>
      </w:ins>
      <w:ins w:id="852" w:author="Microsoft Office User" w:date="2017-07-31T11:51:00Z">
        <w:r w:rsidR="00782CCB">
          <w:rPr>
            <w:color w:val="000000" w:themeColor="text1"/>
          </w:rPr>
          <w:fldChar w:fldCharType="begin" w:fldLock="1"/>
        </w:r>
      </w:ins>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ins w:id="853" w:author="Microsoft Office User" w:date="2017-07-31T11:51:00Z">
        <w:r w:rsidR="00782CCB">
          <w:rPr>
            <w:color w:val="000000" w:themeColor="text1"/>
          </w:rPr>
          <w:fldChar w:fldCharType="end"/>
        </w:r>
      </w:ins>
      <w:r>
        <w:rPr>
          <w:color w:val="000000" w:themeColor="text1"/>
        </w:rPr>
        <w:t>.   This indirect activation of gluconeogenesis is consistent with our observations of synergistic effects of glucocorticoids in adipose, but not liver tissues.</w:t>
      </w:r>
      <w:ins w:id="854"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5DC9B2D" w:rsidR="00EA22A1" w:rsidRDefault="003E3DBF">
      <w:pPr>
        <w:rPr>
          <w:ins w:id="855"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856"/>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856"/>
      <w:r w:rsidR="00D23330">
        <w:rPr>
          <w:rStyle w:val="CommentReference"/>
        </w:rPr>
        <w:commentReference w:id="856"/>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57"/>
      <w:r w:rsidR="00A04798">
        <w:rPr>
          <w:color w:val="000000" w:themeColor="text1"/>
        </w:rPr>
        <w:t>receptors</w:t>
      </w:r>
      <w:commentRangeEnd w:id="857"/>
      <w:r w:rsidR="00A04798">
        <w:rPr>
          <w:rStyle w:val="CommentReference"/>
        </w:rPr>
        <w:commentReference w:id="857"/>
      </w:r>
      <w:r w:rsidR="00A04798">
        <w:rPr>
          <w:color w:val="000000" w:themeColor="text1"/>
        </w:rPr>
        <w:t xml:space="preserve"> </w:t>
      </w:r>
      <w:ins w:id="858" w:author="Microsoft Office User" w:date="2017-07-31T11:24:00Z">
        <w:r w:rsidR="009C0FE5">
          <w:rPr>
            <w:color w:val="000000" w:themeColor="text1"/>
          </w:rPr>
          <w:fldChar w:fldCharType="begin" w:fldLock="1"/>
        </w:r>
      </w:ins>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ins w:id="859" w:author="Microsoft Office User" w:date="2017-07-31T11:24:00Z">
        <w:r w:rsidR="009C0FE5">
          <w:rPr>
            <w:color w:val="000000" w:themeColor="text1"/>
          </w:rPr>
          <w:fldChar w:fldCharType="end"/>
        </w:r>
        <w:r w:rsidR="002B657C">
          <w:rPr>
            <w:color w:val="000000" w:themeColor="text1"/>
          </w:rPr>
          <w:t xml:space="preserve"> </w:t>
        </w:r>
      </w:ins>
      <w:r w:rsidR="00A04798">
        <w:rPr>
          <w:color w:val="000000" w:themeColor="text1"/>
        </w:rPr>
        <w:t xml:space="preserve">and lipase </w:t>
      </w:r>
      <w:commentRangeStart w:id="860"/>
      <w:r w:rsidR="00A04798">
        <w:rPr>
          <w:color w:val="000000" w:themeColor="text1"/>
        </w:rPr>
        <w:t>transcripts</w:t>
      </w:r>
      <w:commentRangeEnd w:id="860"/>
      <w:r w:rsidR="00C67C4D">
        <w:rPr>
          <w:rStyle w:val="CommentReference"/>
        </w:rPr>
        <w:commentReference w:id="860"/>
      </w:r>
      <w:ins w:id="861" w:author="Microsoft Office User" w:date="2017-07-31T12:14:00Z">
        <w:r w:rsidR="00E27582">
          <w:rPr>
            <w:color w:val="000000" w:themeColor="text1"/>
          </w:rPr>
          <w:t xml:space="preserve"> </w:t>
        </w:r>
        <w:r w:rsidR="00E72D78">
          <w:rPr>
            <w:color w:val="000000" w:themeColor="text1"/>
          </w:rPr>
          <w:fldChar w:fldCharType="begin" w:fldLock="1"/>
        </w:r>
      </w:ins>
      <w:r w:rsidR="00C7042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ins w:id="862" w:author="Microsoft Office User" w:date="2017-07-31T12:14:00Z">
        <w:r w:rsidR="00E72D78">
          <w:rPr>
            <w:color w:val="000000" w:themeColor="text1"/>
          </w:rPr>
          <w:fldChar w:fldCharType="end"/>
        </w:r>
      </w:ins>
      <w:r w:rsidR="00A04798">
        <w:rPr>
          <w:color w:val="000000" w:themeColor="text1"/>
        </w:rPr>
        <w:t xml:space="preserve"> have all been proposed as possible mechanisms.</w:t>
      </w:r>
      <w:ins w:id="863" w:author="Microsoft Office User" w:date="2017-07-28T15:12:00Z">
        <w:r w:rsidR="007A6CF1">
          <w:rPr>
            <w:color w:val="000000" w:themeColor="text1"/>
          </w:rPr>
          <w:t xml:space="preserve"> We assessed all of the previously proposed targets and found ATGL to be consistently enhanced</w:t>
        </w:r>
      </w:ins>
      <w:ins w:id="864" w:author="Microsoft Office User" w:date="2017-07-30T15:46:00Z">
        <w:r w:rsidR="00EE1777">
          <w:rPr>
            <w:color w:val="000000" w:themeColor="text1"/>
          </w:rPr>
          <w:t xml:space="preserve"> at the transcript and protein level</w:t>
        </w:r>
      </w:ins>
      <w:ins w:id="865"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66" w:author="Microsoft Office User" w:date="2017-07-30T15:44:00Z">
        <w:r w:rsidR="007A6CF1">
          <w:rPr>
            <w:i/>
            <w:color w:val="000000" w:themeColor="text1"/>
          </w:rPr>
          <w:t>,</w:t>
        </w:r>
      </w:ins>
      <w:ins w:id="867" w:author="Microsoft Office User" w:date="2017-07-30T15:43:00Z">
        <w:r w:rsidR="007A6CF1">
          <w:rPr>
            <w:color w:val="000000" w:themeColor="text1"/>
          </w:rPr>
          <w:t xml:space="preserve"> and</w:t>
        </w:r>
      </w:ins>
      <w:ins w:id="868" w:author="Microsoft Office User" w:date="2017-07-28T15:12:00Z">
        <w:r w:rsidR="007A6CF1">
          <w:rPr>
            <w:color w:val="000000" w:themeColor="text1"/>
          </w:rPr>
          <w:t xml:space="preserve"> </w:t>
        </w:r>
      </w:ins>
      <w:ins w:id="869" w:author="Microsoft Office User" w:date="2017-07-30T15:43:00Z">
        <w:r w:rsidR="007A6CF1">
          <w:rPr>
            <w:color w:val="000000" w:themeColor="text1"/>
          </w:rPr>
          <w:t>synergistically</w:t>
        </w:r>
      </w:ins>
      <w:ins w:id="870" w:author="Microsoft Office User" w:date="2017-07-28T15:12:00Z">
        <w:r w:rsidR="007A6CF1">
          <w:rPr>
            <w:color w:val="000000" w:themeColor="text1"/>
          </w:rPr>
          <w:t xml:space="preserve"> </w:t>
        </w:r>
      </w:ins>
      <w:ins w:id="871"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72" w:author="Microsoft Office User" w:date="2017-07-30T20:39:00Z">
        <w:r w:rsidR="00077CDC">
          <w:rPr>
            <w:color w:val="000000" w:themeColor="text1"/>
          </w:rPr>
          <w:t>,</w:t>
        </w:r>
      </w:ins>
      <w:ins w:id="873" w:author="Microsoft Office User" w:date="2017-07-30T15:43:00Z">
        <w:r w:rsidR="00077CDC">
          <w:rPr>
            <w:color w:val="000000" w:themeColor="text1"/>
          </w:rPr>
          <w:t xml:space="preserve"> all other targets did not consistently </w:t>
        </w:r>
      </w:ins>
      <w:ins w:id="874" w:author="Microsoft Office User" w:date="2017-07-30T20:38:00Z">
        <w:r w:rsidR="00077CDC">
          <w:rPr>
            <w:color w:val="000000" w:themeColor="text1"/>
          </w:rPr>
          <w:t>show</w:t>
        </w:r>
      </w:ins>
      <w:ins w:id="875" w:author="Microsoft Office User" w:date="2017-07-30T15:43:00Z">
        <w:r w:rsidR="00077CDC">
          <w:rPr>
            <w:color w:val="000000" w:themeColor="text1"/>
          </w:rPr>
          <w:t xml:space="preserve"> </w:t>
        </w:r>
      </w:ins>
      <w:ins w:id="876" w:author="Microsoft Office User" w:date="2017-07-30T20:38:00Z">
        <w:r w:rsidR="00077CDC">
          <w:rPr>
            <w:color w:val="000000" w:themeColor="text1"/>
          </w:rPr>
          <w:t>this relationship</w:t>
        </w:r>
      </w:ins>
      <w:ins w:id="877" w:author="Microsoft Office User" w:date="2017-07-30T20:39:00Z">
        <w:r w:rsidR="00077CDC">
          <w:rPr>
            <w:color w:val="000000" w:themeColor="text1"/>
          </w:rPr>
          <w:t xml:space="preserve"> across animal and cell experiments</w:t>
        </w:r>
      </w:ins>
      <w:ins w:id="878" w:author="Microsoft Office User" w:date="2017-07-30T20:38:00Z">
        <w:r w:rsidR="00077CDC">
          <w:rPr>
            <w:color w:val="000000" w:themeColor="text1"/>
          </w:rPr>
          <w:t>.</w:t>
        </w:r>
      </w:ins>
      <w:ins w:id="879" w:author="Microsoft Office User" w:date="2017-07-31T11:28:00Z">
        <w:r w:rsidR="001E38F5">
          <w:rPr>
            <w:color w:val="000000" w:themeColor="text1"/>
          </w:rPr>
          <w:t xml:space="preserve"> There are many </w:t>
        </w:r>
      </w:ins>
      <w:ins w:id="880" w:author="Microsoft Office User" w:date="2017-07-31T11:32:00Z">
        <w:r w:rsidR="001E38F5">
          <w:rPr>
            <w:color w:val="000000" w:themeColor="text1"/>
          </w:rPr>
          <w:t>alterations across studies</w:t>
        </w:r>
      </w:ins>
      <w:ins w:id="881" w:author="Microsoft Office User" w:date="2017-07-31T11:28:00Z">
        <w:r w:rsidR="00F845D0">
          <w:rPr>
            <w:color w:val="000000" w:themeColor="text1"/>
          </w:rPr>
          <w:t xml:space="preserve"> that may have resulted in different findings</w:t>
        </w:r>
      </w:ins>
      <w:ins w:id="882" w:author="Microsoft Office User" w:date="2017-07-31T11:32:00Z">
        <w:r w:rsidR="001E38F5">
          <w:rPr>
            <w:color w:val="000000" w:themeColor="text1"/>
          </w:rPr>
          <w:t>, these</w:t>
        </w:r>
      </w:ins>
      <w:ins w:id="883" w:author="Microsoft Office User" w:date="2017-07-31T11:28:00Z">
        <w:r w:rsidR="002C48CB">
          <w:rPr>
            <w:color w:val="000000" w:themeColor="text1"/>
          </w:rPr>
          <w:t xml:space="preserve"> include </w:t>
        </w:r>
        <w:r w:rsidR="00B0745B">
          <w:rPr>
            <w:color w:val="000000" w:themeColor="text1"/>
          </w:rPr>
          <w:t>species</w:t>
        </w:r>
        <w:r w:rsidR="00F845D0">
          <w:rPr>
            <w:color w:val="000000" w:themeColor="text1"/>
          </w:rPr>
          <w:t>, type of glucocorticoid</w:t>
        </w:r>
      </w:ins>
      <w:ins w:id="884" w:author="Microsoft Office User" w:date="2017-07-31T11:30:00Z">
        <w:r w:rsidR="00F845D0">
          <w:rPr>
            <w:color w:val="000000" w:themeColor="text1"/>
          </w:rPr>
          <w:t xml:space="preserve"> used</w:t>
        </w:r>
      </w:ins>
      <w:ins w:id="885" w:author="Microsoft Office User" w:date="2017-07-31T11:28:00Z">
        <w:r w:rsidR="00F845D0">
          <w:rPr>
            <w:color w:val="000000" w:themeColor="text1"/>
          </w:rPr>
          <w:t xml:space="preserve">, </w:t>
        </w:r>
      </w:ins>
      <w:ins w:id="886" w:author="Microsoft Office User" w:date="2017-07-31T11:31:00Z">
        <w:r w:rsidR="001E38F5">
          <w:rPr>
            <w:color w:val="000000" w:themeColor="text1"/>
          </w:rPr>
          <w:t xml:space="preserve">administration of glucocorticoid, </w:t>
        </w:r>
      </w:ins>
      <w:ins w:id="887" w:author="Microsoft Office User" w:date="2017-07-31T11:28:00Z">
        <w:r w:rsidR="00F845D0">
          <w:rPr>
            <w:color w:val="000000" w:themeColor="text1"/>
          </w:rPr>
          <w:t>dose amount,</w:t>
        </w:r>
      </w:ins>
      <w:ins w:id="888" w:author="Microsoft Office User" w:date="2017-07-31T11:31:00Z">
        <w:r w:rsidR="001E38F5">
          <w:rPr>
            <w:color w:val="000000" w:themeColor="text1"/>
          </w:rPr>
          <w:t xml:space="preserve"> duration of treatment,</w:t>
        </w:r>
      </w:ins>
      <w:ins w:id="889" w:author="Microsoft Office User" w:date="2017-07-31T11:28:00Z">
        <w:r w:rsidR="00F845D0">
          <w:rPr>
            <w:color w:val="000000" w:themeColor="text1"/>
          </w:rPr>
          <w:t xml:space="preserve"> diet and feeding state.</w:t>
        </w:r>
      </w:ins>
    </w:p>
    <w:p w14:paraId="7976C330" w14:textId="77777777" w:rsidR="00CD1457" w:rsidRDefault="00CD1457">
      <w:pPr>
        <w:rPr>
          <w:ins w:id="890" w:author="Microsoft Office User" w:date="2017-07-28T14:57:00Z"/>
          <w:color w:val="000000" w:themeColor="text1"/>
        </w:rPr>
      </w:pPr>
    </w:p>
    <w:p w14:paraId="5FD2AFF5" w14:textId="51CC63BD" w:rsidR="00CD1457" w:rsidRPr="00A04798" w:rsidRDefault="00CD1457">
      <w:pPr>
        <w:rPr>
          <w:color w:val="000000" w:themeColor="text1"/>
        </w:rPr>
      </w:pPr>
      <w:ins w:id="891"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92" w:author="Microsoft Office User" w:date="2017-07-28T14:59:00Z">
        <w:r w:rsidR="00255615">
          <w:rPr>
            <w:color w:val="000000" w:themeColor="text1"/>
          </w:rPr>
          <w:t>are the first to report this finding in the case of glucocorticoid treatment in obesity; however, Rid</w:t>
        </w:r>
      </w:ins>
      <w:ins w:id="893" w:author="Microsoft Office User" w:date="2017-07-28T15:00:00Z">
        <w:r w:rsidR="00255615">
          <w:rPr>
            <w:color w:val="000000" w:themeColor="text1"/>
          </w:rPr>
          <w:t>d</w:t>
        </w:r>
      </w:ins>
      <w:ins w:id="894" w:author="Microsoft Office User" w:date="2017-07-28T14:59:00Z">
        <w:r w:rsidR="00255615">
          <w:rPr>
            <w:color w:val="000000" w:themeColor="text1"/>
          </w:rPr>
          <w:t xml:space="preserve">ell and </w:t>
        </w:r>
      </w:ins>
      <w:ins w:id="895" w:author="Microsoft Office User" w:date="2017-07-28T15:00:00Z">
        <w:r w:rsidR="00255615">
          <w:rPr>
            <w:color w:val="000000" w:themeColor="text1"/>
          </w:rPr>
          <w:t xml:space="preserve">colleagues have reported similar findings when giving HFD and </w:t>
        </w:r>
      </w:ins>
      <w:ins w:id="896" w:author="Microsoft Office User" w:date="2017-07-28T15:01:00Z">
        <w:r w:rsidR="00255615">
          <w:rPr>
            <w:color w:val="000000" w:themeColor="text1"/>
          </w:rPr>
          <w:t>glucocorticoids</w:t>
        </w:r>
      </w:ins>
      <w:ins w:id="897" w:author="Microsoft Office User" w:date="2017-07-28T15:00:00Z">
        <w:r w:rsidR="00255615">
          <w:rPr>
            <w:color w:val="000000" w:themeColor="text1"/>
          </w:rPr>
          <w:t xml:space="preserve"> </w:t>
        </w:r>
      </w:ins>
      <w:ins w:id="898" w:author="Microsoft Office User" w:date="2017-07-28T15:01:00Z">
        <w:r w:rsidR="00255615">
          <w:rPr>
            <w:color w:val="000000" w:themeColor="text1"/>
          </w:rPr>
          <w:t>in concert to rats, prior to the onset of obesity</w:t>
        </w:r>
      </w:ins>
      <w:ins w:id="899" w:author="Microsoft Office User" w:date="2017-07-30T20:37:00Z">
        <w:r w:rsidR="00837AFD">
          <w:rPr>
            <w:color w:val="000000" w:themeColor="text1"/>
          </w:rPr>
          <w:t xml:space="preserve"> </w:t>
        </w:r>
      </w:ins>
      <w:ins w:id="900" w:author="Microsoft Office User" w:date="2017-07-30T15:40:00Z">
        <w:r w:rsidR="00022845">
          <w:rPr>
            <w:color w:val="000000" w:themeColor="text1"/>
          </w:rPr>
          <w:fldChar w:fldCharType="begin" w:fldLock="1"/>
        </w:r>
      </w:ins>
      <w:r w:rsidR="00C7042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Anna", "given" : "M D",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id" : "ITEM-3", "issue" : "Table 1", "issued" : { "date-parts" : [ [ "2012" ] ] }, "page" : "850-863", "title" : "Consumption of a high-fat diet rapidly exacerbates the development of fatty liver disease that occurs with chronically elevated glucocorticoids", "type" : "article-journal"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ins w:id="901" w:author="Microsoft Office User" w:date="2017-07-30T15:40:00Z">
        <w:r w:rsidR="00022845">
          <w:rPr>
            <w:color w:val="000000" w:themeColor="text1"/>
          </w:rPr>
          <w:fldChar w:fldCharType="end"/>
        </w:r>
      </w:ins>
      <w:ins w:id="902" w:author="Microsoft Office User" w:date="2017-07-28T15:01:00Z">
        <w:r w:rsidR="00255615">
          <w:rPr>
            <w:color w:val="000000" w:themeColor="text1"/>
          </w:rPr>
          <w:t>. It is possible that the HFD</w:t>
        </w:r>
      </w:ins>
      <w:ins w:id="903"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fuel</w:t>
        </w:r>
      </w:ins>
      <w:ins w:id="904" w:author="Microsoft Office User" w:date="2017-07-31T12:06:00Z">
        <w:r w:rsidR="008720CF">
          <w:rPr>
            <w:color w:val="000000" w:themeColor="text1"/>
          </w:rPr>
          <w:t xml:space="preserve"> </w:t>
        </w:r>
        <w:r w:rsidR="008720CF">
          <w:rPr>
            <w:color w:val="000000" w:themeColor="text1"/>
          </w:rPr>
          <w:fldChar w:fldCharType="begin" w:fldLock="1"/>
        </w:r>
      </w:ins>
      <w:r w:rsidR="00C70427">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ins w:id="905" w:author="Microsoft Office User" w:date="2017-07-31T12:06:00Z">
        <w:r w:rsidR="008720CF">
          <w:rPr>
            <w:color w:val="000000" w:themeColor="text1"/>
          </w:rPr>
          <w:fldChar w:fldCharType="end"/>
        </w:r>
      </w:ins>
      <w:ins w:id="906" w:author="Microsoft Office User" w:date="2017-07-28T15:02:00Z">
        <w:r w:rsidR="00FD7752">
          <w:rPr>
            <w:color w:val="000000" w:themeColor="text1"/>
          </w:rPr>
          <w:t xml:space="preserve">. Therefore, it will be interesting to see if this </w:t>
        </w:r>
      </w:ins>
      <w:ins w:id="907" w:author="Microsoft Office User" w:date="2017-07-28T15:04:00Z">
        <w:r w:rsidR="00FD7752">
          <w:rPr>
            <w:color w:val="000000" w:themeColor="text1"/>
          </w:rPr>
          <w:t>phenotype</w:t>
        </w:r>
      </w:ins>
      <w:ins w:id="908" w:author="Microsoft Office User" w:date="2017-07-28T15:02:00Z">
        <w:r w:rsidR="00FD7752">
          <w:rPr>
            <w:color w:val="000000" w:themeColor="text1"/>
          </w:rPr>
          <w:t xml:space="preserve"> </w:t>
        </w:r>
      </w:ins>
      <w:ins w:id="909" w:author="Microsoft Office User" w:date="2017-07-31T11:37:00Z">
        <w:r w:rsidR="00BB3E98">
          <w:rPr>
            <w:color w:val="000000" w:themeColor="text1"/>
          </w:rPr>
          <w:t>is still present</w:t>
        </w:r>
      </w:ins>
      <w:ins w:id="910" w:author="Microsoft Office User" w:date="2017-07-28T15:04:00Z">
        <w:r w:rsidR="00FD7752">
          <w:rPr>
            <w:color w:val="000000" w:themeColor="text1"/>
          </w:rPr>
          <w:t xml:space="preserv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911"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4321B5"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82"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10"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8"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7" w:author="Microsoft Office User" w:date="2017-07-30T20:46:00Z" w:initials="Office">
    <w:p w14:paraId="240F7579" w14:textId="0FABD285" w:rsidR="00B211F2" w:rsidRDefault="00B211F2">
      <w:pPr>
        <w:pStyle w:val="CommentText"/>
      </w:pPr>
      <w:r>
        <w:rPr>
          <w:rStyle w:val="CommentReference"/>
        </w:rPr>
        <w:annotationRef/>
      </w:r>
      <w:r>
        <w:t>cite</w:t>
      </w:r>
    </w:p>
  </w:comment>
  <w:comment w:id="290"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6"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8"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50"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53"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61"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63"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4"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5" w:author="Dave Bridges" w:date="2017-02-15T14:18:00Z" w:initials="DB">
    <w:p w14:paraId="311CE392" w14:textId="5CD5EB9E" w:rsidR="001E66C4" w:rsidRDefault="001E66C4">
      <w:pPr>
        <w:pStyle w:val="CommentText"/>
      </w:pPr>
      <w:r>
        <w:rPr>
          <w:rStyle w:val="CommentReference"/>
        </w:rPr>
        <w:annotationRef/>
      </w:r>
      <w:r>
        <w:t>yes</w:t>
      </w:r>
    </w:p>
  </w:comment>
  <w:comment w:id="36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70"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37"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48"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54"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55"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56"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6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82"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9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3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4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4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5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5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5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6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6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64" w:author="Microsoft Office User" w:date="2017-07-13T16:00:00Z" w:initials="Office">
    <w:p w14:paraId="5C99A5C3" w14:textId="78CB0225" w:rsidR="00DD4CD8" w:rsidRDefault="00DD4CD8">
      <w:pPr>
        <w:pStyle w:val="CommentText"/>
      </w:pPr>
      <w:r>
        <w:rPr>
          <w:rStyle w:val="CommentReference"/>
        </w:rPr>
        <w:annotationRef/>
      </w:r>
      <w:r>
        <w:t>cite</w:t>
      </w:r>
    </w:p>
  </w:comment>
  <w:comment w:id="57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7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8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8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85"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88"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9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27"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5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49"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5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5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61"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89" w:author="Dave Bridges" w:date="2017-02-15T14:23:00Z" w:initials="DB">
    <w:p w14:paraId="0D8EE7F7" w14:textId="5BB940AD" w:rsidR="00AE79F4" w:rsidRDefault="00AE79F4">
      <w:pPr>
        <w:pStyle w:val="CommentText"/>
      </w:pPr>
      <w:r>
        <w:rPr>
          <w:rStyle w:val="CommentReference"/>
        </w:rPr>
        <w:annotationRef/>
      </w:r>
      <w:r>
        <w:t>ref needed</w:t>
      </w:r>
    </w:p>
  </w:comment>
  <w:comment w:id="745"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6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89" w:author="Microsoft Office User" w:date="2017-02-13T12:31:00Z" w:initials="Office">
    <w:p w14:paraId="3B314F38" w14:textId="68350A56" w:rsidR="00012271" w:rsidRDefault="00012271">
      <w:pPr>
        <w:pStyle w:val="CommentText"/>
      </w:pPr>
      <w:r>
        <w:rPr>
          <w:rStyle w:val="CommentReference"/>
        </w:rPr>
        <w:annotationRef/>
      </w:r>
      <w:r>
        <w:t>cite</w:t>
      </w:r>
    </w:p>
  </w:comment>
  <w:comment w:id="790" w:author="Microsoft Office User" w:date="2017-02-13T12:27:00Z" w:initials="Office">
    <w:p w14:paraId="4053D1AD" w14:textId="097E527A" w:rsidR="00372758" w:rsidRDefault="00372758">
      <w:pPr>
        <w:pStyle w:val="CommentText"/>
      </w:pPr>
      <w:r>
        <w:rPr>
          <w:rStyle w:val="CommentReference"/>
        </w:rPr>
        <w:annotationRef/>
      </w:r>
      <w:r>
        <w:t>cite</w:t>
      </w:r>
    </w:p>
  </w:comment>
  <w:comment w:id="791" w:author="Microsoft Office User" w:date="2017-02-13T12:27:00Z" w:initials="Office">
    <w:p w14:paraId="4E2ED7EE" w14:textId="0E598F97" w:rsidR="00372758" w:rsidRDefault="00372758">
      <w:pPr>
        <w:pStyle w:val="CommentText"/>
      </w:pPr>
      <w:r>
        <w:rPr>
          <w:rStyle w:val="CommentReference"/>
        </w:rPr>
        <w:annotationRef/>
      </w:r>
      <w:r>
        <w:t>cite</w:t>
      </w:r>
    </w:p>
  </w:comment>
  <w:comment w:id="79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49" w:author="Dave Bridges" w:date="2017-02-15T14:27:00Z" w:initials="DB">
    <w:p w14:paraId="12D03912" w14:textId="35E719DD" w:rsidR="00AE79F4" w:rsidRDefault="00AE79F4">
      <w:pPr>
        <w:pStyle w:val="CommentText"/>
      </w:pPr>
      <w:r>
        <w:rPr>
          <w:rStyle w:val="CommentReference"/>
        </w:rPr>
        <w:annotationRef/>
      </w:r>
      <w:r>
        <w:t>Shulman papers</w:t>
      </w:r>
    </w:p>
  </w:comment>
  <w:comment w:id="850" w:author="Microsoft Office User" w:date="2017-07-31T11:53:00Z" w:initials="Office">
    <w:p w14:paraId="04516A10" w14:textId="409DECE5" w:rsidR="00741E67" w:rsidRDefault="00741E67">
      <w:pPr>
        <w:pStyle w:val="CommentText"/>
      </w:pPr>
      <w:r>
        <w:rPr>
          <w:rStyle w:val="CommentReference"/>
        </w:rPr>
        <w:annotationRef/>
      </w:r>
      <w:r>
        <w:t>I put the main paper with the schematic that we use here. I am sure there needs to be more said but I am not sure what.</w:t>
      </w:r>
    </w:p>
  </w:comment>
  <w:comment w:id="856" w:author="Microsoft Office User" w:date="2017-07-31T11:27:00Z" w:initials="Office">
    <w:p w14:paraId="640F5CE9" w14:textId="22583F80" w:rsidR="00D23330" w:rsidRDefault="00D23330">
      <w:pPr>
        <w:pStyle w:val="CommentText"/>
      </w:pPr>
      <w:r>
        <w:rPr>
          <w:rStyle w:val="CommentReference"/>
        </w:rPr>
        <w:annotationRef/>
      </w:r>
      <w:r>
        <w:t>rats</w:t>
      </w:r>
    </w:p>
  </w:comment>
  <w:comment w:id="857" w:author="Microsoft Office User" w:date="2017-02-13T12:57:00Z" w:initials="Office">
    <w:p w14:paraId="092098D1" w14:textId="173396C7" w:rsidR="00A04798" w:rsidRDefault="00A04798">
      <w:pPr>
        <w:pStyle w:val="CommentText"/>
      </w:pPr>
      <w:r>
        <w:rPr>
          <w:rStyle w:val="CommentReference"/>
        </w:rPr>
        <w:annotationRef/>
      </w:r>
      <w:r w:rsidR="00D400A2">
        <w:t xml:space="preserve">Male </w:t>
      </w:r>
      <w:proofErr w:type="spellStart"/>
      <w:r w:rsidR="00D400A2">
        <w:t>wistar</w:t>
      </w:r>
      <w:proofErr w:type="spellEnd"/>
      <w:r w:rsidR="00D400A2">
        <w:t xml:space="preserve"> rats, ex vivo</w:t>
      </w:r>
    </w:p>
  </w:comment>
  <w:comment w:id="860" w:author="Microsoft Office User" w:date="2017-07-31T12:15:00Z" w:initials="Office">
    <w:p w14:paraId="7914382C" w14:textId="172B295D" w:rsidR="00C67C4D" w:rsidRDefault="00C67C4D">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04516A10" w15:paraIdParent="12D03912" w15:done="0"/>
  <w15:commentEx w15:paraId="640F5CE9" w15:done="0"/>
  <w15:commentEx w15:paraId="092098D1" w15:done="0"/>
  <w15:commentEx w15:paraId="791438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48CB"/>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74C0"/>
    <w:rsid w:val="00397C20"/>
    <w:rsid w:val="003A151A"/>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0</TotalTime>
  <Pages>10</Pages>
  <Words>29296</Words>
  <Characters>166992</Characters>
  <Application>Microsoft Macintosh Word</Application>
  <DocSecurity>0</DocSecurity>
  <Lines>1391</Lines>
  <Paragraphs>391</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95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32</cp:revision>
  <dcterms:created xsi:type="dcterms:W3CDTF">2016-09-21T15:11:00Z</dcterms:created>
  <dcterms:modified xsi:type="dcterms:W3CDTF">2017-07-3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